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2765B1E" w14:textId="56602ACA" w:rsidR="006C3658" w:rsidRPr="00450950" w:rsidRDefault="006C3658" w:rsidP="002E4C03">
      <w:pPr>
        <w:pStyle w:val="ECSubheading1"/>
        <w:rPr>
          <w:i/>
          <w:sz w:val="24"/>
          <w:szCs w:val="24"/>
          <w:u w:val="single"/>
        </w:rPr>
      </w:pPr>
      <w:r w:rsidRPr="00FC2DA1">
        <w:rPr>
          <w:iCs/>
          <w:sz w:val="24"/>
          <w:szCs w:val="24"/>
          <w:u w:val="single"/>
        </w:rPr>
        <w:t xml:space="preserve">Reproductive mechanisms underlying </w:t>
      </w:r>
      <w:r w:rsidR="00450950">
        <w:rPr>
          <w:iCs/>
          <w:sz w:val="24"/>
          <w:szCs w:val="24"/>
          <w:u w:val="single"/>
        </w:rPr>
        <w:t>o</w:t>
      </w:r>
      <w:r w:rsidR="0021790B" w:rsidRPr="00FC2DA1">
        <w:rPr>
          <w:iCs/>
          <w:sz w:val="24"/>
          <w:szCs w:val="24"/>
          <w:u w:val="single"/>
        </w:rPr>
        <w:t xml:space="preserve">peration </w:t>
      </w:r>
      <w:r w:rsidR="00450950">
        <w:rPr>
          <w:iCs/>
          <w:sz w:val="24"/>
          <w:szCs w:val="24"/>
          <w:u w:val="single"/>
        </w:rPr>
        <w:t>s</w:t>
      </w:r>
      <w:r w:rsidR="0021790B" w:rsidRPr="00FC2DA1">
        <w:rPr>
          <w:iCs/>
          <w:sz w:val="24"/>
          <w:szCs w:val="24"/>
          <w:u w:val="single"/>
        </w:rPr>
        <w:t xml:space="preserve">ex </w:t>
      </w:r>
      <w:r w:rsidR="00450950">
        <w:rPr>
          <w:iCs/>
          <w:sz w:val="24"/>
          <w:szCs w:val="24"/>
          <w:u w:val="single"/>
        </w:rPr>
        <w:t>r</w:t>
      </w:r>
      <w:r w:rsidR="0021790B" w:rsidRPr="00FC2DA1">
        <w:rPr>
          <w:iCs/>
          <w:sz w:val="24"/>
          <w:szCs w:val="24"/>
          <w:u w:val="single"/>
        </w:rPr>
        <w:t>atio</w:t>
      </w:r>
      <w:r w:rsidRPr="00FC2DA1">
        <w:rPr>
          <w:iCs/>
          <w:sz w:val="24"/>
          <w:szCs w:val="24"/>
          <w:u w:val="single"/>
        </w:rPr>
        <w:t xml:space="preserve"> variation</w:t>
      </w:r>
      <w:r w:rsidR="00450950">
        <w:rPr>
          <w:iCs/>
          <w:sz w:val="24"/>
          <w:szCs w:val="24"/>
          <w:u w:val="single"/>
        </w:rPr>
        <w:t xml:space="preserve"> in </w:t>
      </w:r>
      <w:r w:rsidR="00450950">
        <w:rPr>
          <w:i/>
          <w:sz w:val="24"/>
          <w:szCs w:val="24"/>
          <w:u w:val="single"/>
        </w:rPr>
        <w:t>Silene acaulis</w:t>
      </w:r>
    </w:p>
    <w:p w14:paraId="2C3F4671" w14:textId="0494A5D0" w:rsidR="0021790B" w:rsidRPr="00FC2DA1" w:rsidRDefault="007A56C9" w:rsidP="002E4C03">
      <w:pPr>
        <w:pStyle w:val="NormalWeb"/>
        <w:spacing w:before="60" w:beforeAutospacing="0" w:after="0" w:afterAutospacing="0"/>
        <w:rPr>
          <w:b/>
          <w:bCs/>
        </w:rPr>
      </w:pPr>
      <w:r w:rsidRPr="00FC2DA1">
        <w:rPr>
          <w:b/>
          <w:bCs/>
        </w:rPr>
        <w:t>Introduction</w:t>
      </w:r>
    </w:p>
    <w:p w14:paraId="0CB50EDE" w14:textId="7E6EA5C1" w:rsidR="00E75331" w:rsidRDefault="00615A30" w:rsidP="001D7E69">
      <w:pPr>
        <w:pStyle w:val="NormalWeb"/>
        <w:spacing w:before="0" w:beforeAutospacing="0" w:after="240" w:afterAutospacing="0"/>
        <w:ind w:firstLine="360"/>
      </w:pPr>
      <w:commentRangeStart w:id="0"/>
      <w:r>
        <w:t xml:space="preserve">Reproductive strategies </w:t>
      </w:r>
      <w:commentRangeEnd w:id="0"/>
      <w:r w:rsidR="005B7334">
        <w:rPr>
          <w:rStyle w:val="CommentReference"/>
          <w:rFonts w:asciiTheme="minorHAnsi" w:eastAsiaTheme="minorHAnsi" w:hAnsiTheme="minorHAnsi" w:cstheme="minorBidi"/>
        </w:rPr>
        <w:commentReference w:id="0"/>
      </w:r>
      <w:r>
        <w:t xml:space="preserve">in angiosperms </w:t>
      </w:r>
      <w:r w:rsidR="00C84F0A">
        <w:t xml:space="preserve">are immensely diverse. </w:t>
      </w:r>
      <w:r w:rsidR="00350DF3">
        <w:t xml:space="preserve">Most plant species are hermaphrodite, with both female and male organs contained in one flower. Because of the close proximity of the </w:t>
      </w:r>
      <w:r w:rsidR="0027265E">
        <w:t>reproductive organs</w:t>
      </w:r>
      <w:r w:rsidR="00350DF3">
        <w:t xml:space="preserve">, inbreeding is common in hermaphrodites. Due to inbreeding depression, mechanisms to separate the sexes commonly evolve, either by herkogamy, separation in space, </w:t>
      </w:r>
      <w:r w:rsidR="00E7013C">
        <w:t xml:space="preserve">dicliny, presence of unisexual flowers, or </w:t>
      </w:r>
      <w:r w:rsidR="00350DF3">
        <w:t xml:space="preserve">dichogamy, </w:t>
      </w:r>
      <w:commentRangeStart w:id="1"/>
      <w:r w:rsidR="00350DF3">
        <w:t xml:space="preserve">separation in time. </w:t>
      </w:r>
      <w:commentRangeEnd w:id="1"/>
      <w:r w:rsidR="00DB1C5B">
        <w:rPr>
          <w:rStyle w:val="CommentReference"/>
          <w:rFonts w:asciiTheme="minorHAnsi" w:eastAsiaTheme="minorHAnsi" w:hAnsiTheme="minorHAnsi" w:cstheme="minorBidi"/>
        </w:rPr>
        <w:commentReference w:id="1"/>
      </w:r>
      <w:r w:rsidR="00043269">
        <w:t>Dicliny is fairly common with a</w:t>
      </w:r>
      <w:r w:rsidR="008941DF">
        <w:t xml:space="preserve">round </w:t>
      </w:r>
      <w:r w:rsidR="00043269">
        <w:t>10</w:t>
      </w:r>
      <w:r w:rsidR="00683C7C">
        <w:t>%</w:t>
      </w:r>
      <w:r w:rsidR="001074D7">
        <w:t xml:space="preserve"> of angiosperms </w:t>
      </w:r>
      <w:r w:rsidR="00043269">
        <w:t>with unisexual flowers within</w:t>
      </w:r>
      <w:r w:rsidR="001074D7">
        <w:t xml:space="preserve"> the same plant or on different individuals</w:t>
      </w:r>
      <w:r w:rsidR="0059277E">
        <w:t>, also known as dioecy</w:t>
      </w:r>
      <w:r w:rsidR="00043269">
        <w:t>.</w:t>
      </w:r>
    </w:p>
    <w:p w14:paraId="6D2DD268" w14:textId="255017FD" w:rsidR="00324505" w:rsidRDefault="00171CE0" w:rsidP="001D7E69">
      <w:pPr>
        <w:pStyle w:val="NormalWeb"/>
        <w:spacing w:before="0" w:beforeAutospacing="0" w:after="240" w:afterAutospacing="0"/>
        <w:ind w:firstLine="360"/>
      </w:pPr>
      <w:r>
        <w:t>Gynodioecy is a dioecious mating system by which individuals are either hermaphrodite or female.</w:t>
      </w:r>
      <w:r w:rsidR="002E587A">
        <w:t xml:space="preserve"> One common </w:t>
      </w:r>
      <w:r w:rsidR="00FC46E4">
        <w:t>mechanism</w:t>
      </w:r>
      <w:r w:rsidR="002E587A">
        <w:t xml:space="preserve"> of gynodiocy </w:t>
      </w:r>
      <w:r w:rsidR="00F633D9">
        <w:t xml:space="preserve">is the introduction of mutations in the </w:t>
      </w:r>
      <w:r w:rsidR="00FC46E4">
        <w:t xml:space="preserve">cytoplasmic DNA that confer male sterility. </w:t>
      </w:r>
      <w:r w:rsidR="00E80476">
        <w:t xml:space="preserve">The female plants are obligate </w:t>
      </w:r>
      <w:r w:rsidR="00A033DB">
        <w:t xml:space="preserve">outcrossers </w:t>
      </w:r>
      <w:r w:rsidR="00E80476">
        <w:t xml:space="preserve">and </w:t>
      </w:r>
      <w:r w:rsidR="00F16493">
        <w:t>are more likely to escape inbreeding depression</w:t>
      </w:r>
      <w:r w:rsidR="00C30BA8">
        <w:t xml:space="preserve">. </w:t>
      </w:r>
      <w:r w:rsidR="00C6582E">
        <w:t>T</w:t>
      </w:r>
      <w:r w:rsidR="00C30BA8">
        <w:t>he cytoplasmi</w:t>
      </w:r>
      <w:r w:rsidR="008A4C71">
        <w:t>c</w:t>
      </w:r>
      <w:r w:rsidR="00C30BA8">
        <w:t xml:space="preserve"> male sterility </w:t>
      </w:r>
      <w:r w:rsidR="00B42070">
        <w:t xml:space="preserve">can invade a population rapidly. However, </w:t>
      </w:r>
      <w:r w:rsidR="00912F81">
        <w:t xml:space="preserve">balancing selection </w:t>
      </w:r>
      <w:r w:rsidR="002A1632">
        <w:t xml:space="preserve">acts by suppressing female advantage through pollen limitation. </w:t>
      </w:r>
      <w:r w:rsidR="00E142B9">
        <w:t>P</w:t>
      </w:r>
      <w:r w:rsidR="00B42070">
        <w:t>ollen from hermaphrodites is required</w:t>
      </w:r>
      <w:r w:rsidR="00E142B9">
        <w:t xml:space="preserve"> for reproduction</w:t>
      </w:r>
      <w:r w:rsidR="002A1632">
        <w:t>,</w:t>
      </w:r>
      <w:r w:rsidR="00912F81">
        <w:t xml:space="preserve"> f</w:t>
      </w:r>
      <w:r w:rsidR="00EA53C1">
        <w:t xml:space="preserve">avoring </w:t>
      </w:r>
      <w:r w:rsidR="00324505">
        <w:t xml:space="preserve">hermaphrodites. </w:t>
      </w:r>
      <w:r w:rsidR="005278D9">
        <w:t xml:space="preserve">Balancing </w:t>
      </w:r>
      <w:r w:rsidR="000D61A4">
        <w:t xml:space="preserve">of inbreeding depression favoring females and pollen limitation favoring hermaphrodites in a population maintain </w:t>
      </w:r>
      <w:r w:rsidR="00026CE3">
        <w:t>the gynodioecious mating system in a population.</w:t>
      </w:r>
    </w:p>
    <w:p w14:paraId="26259A29" w14:textId="71BF31F3" w:rsidR="00026CE3" w:rsidRDefault="00026CE3" w:rsidP="001D7E69">
      <w:pPr>
        <w:pStyle w:val="NormalWeb"/>
        <w:spacing w:before="0" w:beforeAutospacing="0" w:after="240" w:afterAutospacing="0"/>
        <w:ind w:firstLine="360"/>
      </w:pPr>
      <w:r>
        <w:t xml:space="preserve">Gynodioecy is thought to be an intermediate state in the evolution of dioecy. </w:t>
      </w:r>
      <w:r w:rsidR="004868EA">
        <w:t xml:space="preserve">Female and male function become </w:t>
      </w:r>
      <w:r w:rsidR="00E87327">
        <w:t xml:space="preserve">segregated among individuals as females </w:t>
      </w:r>
      <w:r w:rsidR="00606F34">
        <w:t xml:space="preserve">allocate more resources to seed production and progeny survival. </w:t>
      </w:r>
      <w:r w:rsidR="00181174">
        <w:t xml:space="preserve">The male function of hermaphrodites </w:t>
      </w:r>
      <w:r w:rsidR="00C06A6D">
        <w:t>contributes more to the reproductive</w:t>
      </w:r>
      <w:r w:rsidR="006427EE">
        <w:t xml:space="preserve"> output in a population than the female function on hermaphrodite plants. </w:t>
      </w:r>
      <w:r w:rsidR="00BA206B">
        <w:t>Eventually, female function could be lost in favor or allocating more resources to pollen production</w:t>
      </w:r>
      <w:r w:rsidR="00EC2AA4">
        <w:t>, leading to a dioecious system</w:t>
      </w:r>
      <w:r w:rsidR="00BA206B">
        <w:t>.</w:t>
      </w:r>
      <w:r w:rsidR="00574101">
        <w:t xml:space="preserve"> </w:t>
      </w:r>
      <w:r w:rsidR="00C424D9">
        <w:t xml:space="preserve">Differential selection on floral traits on the two sexes leads to dimorphic </w:t>
      </w:r>
      <w:r w:rsidR="004677D3">
        <w:t>flowers.</w:t>
      </w:r>
    </w:p>
    <w:p w14:paraId="2A86247D" w14:textId="50CAAAA2" w:rsidR="00BC1C1E" w:rsidRDefault="00C31244" w:rsidP="001D7E69">
      <w:pPr>
        <w:pStyle w:val="NormalWeb"/>
        <w:spacing w:before="0" w:beforeAutospacing="0" w:after="240" w:afterAutospacing="0"/>
        <w:ind w:firstLine="360"/>
      </w:pPr>
      <w:r>
        <w:t>Hermaphrodites generally have larger flowers</w:t>
      </w:r>
      <w:r w:rsidR="003901DE">
        <w:t xml:space="preserve"> than females</w:t>
      </w:r>
      <w:r>
        <w:t xml:space="preserve"> due </w:t>
      </w:r>
      <w:r w:rsidR="00A0487A">
        <w:t>to the</w:t>
      </w:r>
      <w:r w:rsidR="003901DE">
        <w:t xml:space="preserve"> additional</w:t>
      </w:r>
      <w:r w:rsidR="00A0487A">
        <w:t xml:space="preserve"> space required for pollen and </w:t>
      </w:r>
      <w:r w:rsidR="00364CB9">
        <w:t xml:space="preserve">anther production as well as the </w:t>
      </w:r>
      <w:r w:rsidR="003901DE">
        <w:t xml:space="preserve">carpels. </w:t>
      </w:r>
      <w:r w:rsidR="00376478">
        <w:t xml:space="preserve">The resources required for producing larger flowers and male traits are </w:t>
      </w:r>
      <w:r w:rsidR="00637A12">
        <w:t xml:space="preserve">often </w:t>
      </w:r>
      <w:r w:rsidR="00376478">
        <w:t xml:space="preserve">reallocated to </w:t>
      </w:r>
      <w:r w:rsidR="00C25EAC">
        <w:t>increased seed production or superior seed provisioning</w:t>
      </w:r>
      <w:r w:rsidR="00637A12">
        <w:t xml:space="preserve"> in females. </w:t>
      </w:r>
      <w:r w:rsidR="00F8392E">
        <w:t>The style and stigma</w:t>
      </w:r>
      <w:r w:rsidR="00605064">
        <w:t xml:space="preserve">tal surface on females </w:t>
      </w:r>
      <w:r w:rsidR="003379DD">
        <w:t>are</w:t>
      </w:r>
      <w:r w:rsidR="00605064">
        <w:t xml:space="preserve"> also typically larger than </w:t>
      </w:r>
      <w:r w:rsidR="003379DD">
        <w:t>on</w:t>
      </w:r>
      <w:r w:rsidR="00605064">
        <w:t xml:space="preserve"> hermaphrodites for two reasons</w:t>
      </w:r>
      <w:r w:rsidR="00920E41">
        <w:t xml:space="preserve">: stronger selection for more prominent </w:t>
      </w:r>
      <w:r w:rsidR="000F2D07">
        <w:t xml:space="preserve">styles and stigmas in females and reduced time for pollen receipt in hermaphrodites. </w:t>
      </w:r>
      <w:r w:rsidR="009506D9">
        <w:t>First, s</w:t>
      </w:r>
      <w:r w:rsidR="0009581C">
        <w:t>eed production is only possible for females when pollen from a separate plant is deposited on the stigma</w:t>
      </w:r>
      <w:r w:rsidR="0037634B">
        <w:t xml:space="preserve">. </w:t>
      </w:r>
      <w:r w:rsidR="00A56986">
        <w:t>Female plants with a</w:t>
      </w:r>
      <w:r w:rsidR="0037634B">
        <w:t xml:space="preserve"> larger stigmatal area </w:t>
      </w:r>
      <w:r w:rsidR="00A56986">
        <w:t xml:space="preserve">are </w:t>
      </w:r>
      <w:r w:rsidR="00047AF8">
        <w:t>more likely to be pollinated</w:t>
      </w:r>
      <w:r w:rsidR="00A56986">
        <w:t xml:space="preserve"> and produce seeds in a pollen limited environment. </w:t>
      </w:r>
      <w:r w:rsidR="009506D9">
        <w:t>Second</w:t>
      </w:r>
      <w:r w:rsidR="00605064">
        <w:t>, m</w:t>
      </w:r>
      <w:r w:rsidR="0087707A">
        <w:t>any species that have h</w:t>
      </w:r>
      <w:r w:rsidR="0021767A">
        <w:t>ermaphrodite</w:t>
      </w:r>
      <w:r w:rsidR="0087707A">
        <w:t xml:space="preserve"> flowers</w:t>
      </w:r>
      <w:r w:rsidR="0021767A">
        <w:t xml:space="preserve"> are protandrous, with</w:t>
      </w:r>
      <w:r w:rsidR="00C41A90">
        <w:t xml:space="preserve"> anthers maturing and dehiscing before the stigma of females become receptive. </w:t>
      </w:r>
      <w:r w:rsidR="00AC7FB9">
        <w:t xml:space="preserve">Sexual conflict due to </w:t>
      </w:r>
      <w:r w:rsidR="00DB2632">
        <w:t>the proportional length of time</w:t>
      </w:r>
      <w:r w:rsidR="0087707A">
        <w:t xml:space="preserve"> </w:t>
      </w:r>
      <w:r w:rsidR="00A11CC6">
        <w:t xml:space="preserve">pollen </w:t>
      </w:r>
      <w:r w:rsidR="00741EAB">
        <w:t xml:space="preserve">vs the stigmatal surface is on display can impact the </w:t>
      </w:r>
      <w:r w:rsidR="00F631CD">
        <w:t>fitness contribution</w:t>
      </w:r>
      <w:r w:rsidR="00BC1C1E">
        <w:t>s from female vs male function.</w:t>
      </w:r>
      <w:r w:rsidR="00755C24">
        <w:t xml:space="preserve"> Many </w:t>
      </w:r>
      <w:r w:rsidR="004677D3">
        <w:t xml:space="preserve">hermaphrodite </w:t>
      </w:r>
      <w:r w:rsidR="00755C24">
        <w:t xml:space="preserve">species remain in the male phase until pollen is removed from the anther. </w:t>
      </w:r>
      <w:r w:rsidR="00E64F5B">
        <w:t xml:space="preserve">In environments with limited access to pollinators, the male phase on a flower may be long relative to the female phase. </w:t>
      </w:r>
      <w:r w:rsidR="00605064">
        <w:t xml:space="preserve">The reduced </w:t>
      </w:r>
      <w:r w:rsidR="002639F3">
        <w:t xml:space="preserve">phase when the stigma is receptive before the flower senesces </w:t>
      </w:r>
      <w:r w:rsidR="000F4A2D">
        <w:t xml:space="preserve">limits the length the style can grow and be receptive while pollinators are still visiting the flower. </w:t>
      </w:r>
    </w:p>
    <w:p w14:paraId="4CF05170" w14:textId="53FCEC1A" w:rsidR="00A216F3" w:rsidRDefault="00190C85" w:rsidP="001D7E69">
      <w:pPr>
        <w:pStyle w:val="NormalWeb"/>
        <w:spacing w:before="0" w:beforeAutospacing="0" w:after="240" w:afterAutospacing="0"/>
        <w:ind w:firstLine="360"/>
      </w:pPr>
      <w:r>
        <w:lastRenderedPageBreak/>
        <w:t>E</w:t>
      </w:r>
      <w:r w:rsidR="006064DC">
        <w:t xml:space="preserve">nvironmental </w:t>
      </w:r>
      <w:r w:rsidR="00A216F3">
        <w:t xml:space="preserve">factors </w:t>
      </w:r>
      <w:r>
        <w:t xml:space="preserve">can influence </w:t>
      </w:r>
      <w:r w:rsidR="00BA3C77">
        <w:t xml:space="preserve">the reproductive success </w:t>
      </w:r>
      <w:r w:rsidR="00E9670C">
        <w:t xml:space="preserve">and potentially other vital rates </w:t>
      </w:r>
      <w:r w:rsidR="00BA3C77">
        <w:t xml:space="preserve">of females and hermaphrodites to different extents. </w:t>
      </w:r>
      <w:r w:rsidR="00E9670C">
        <w:t>Often t</w:t>
      </w:r>
      <w:r w:rsidR="00243668">
        <w:t xml:space="preserve">he </w:t>
      </w:r>
      <w:r w:rsidR="003F73EF">
        <w:t xml:space="preserve">operational </w:t>
      </w:r>
      <w:r w:rsidR="00243668">
        <w:t>sex ratio</w:t>
      </w:r>
      <w:r w:rsidR="003F73EF">
        <w:t xml:space="preserve"> (OSR; proportion of hermaphrodites in a population)</w:t>
      </w:r>
      <w:r w:rsidR="00243668">
        <w:t xml:space="preserve"> serves as a snapshot of the relative advantage for females and hermaphrodites in the recent past. </w:t>
      </w:r>
      <w:r w:rsidR="00E9670C">
        <w:t xml:space="preserve">Yet, </w:t>
      </w:r>
      <w:r w:rsidR="00621EB4">
        <w:t xml:space="preserve">the mechanisms that drive sex ratio in a population are rarely studied. </w:t>
      </w:r>
      <w:r w:rsidR="009B4FA4">
        <w:t xml:space="preserve">Mechanisms that likely drive female vs hermaphrodite advantage are resource limitation, </w:t>
      </w:r>
      <w:r w:rsidR="00D81D9B">
        <w:t>pollen limitation</w:t>
      </w:r>
      <w:r w:rsidR="001D1D9E">
        <w:t xml:space="preserve"> or </w:t>
      </w:r>
      <w:r w:rsidR="00147876">
        <w:t>some level of isolation</w:t>
      </w:r>
      <w:r w:rsidR="00D81D9B">
        <w:t xml:space="preserve">, and </w:t>
      </w:r>
      <w:r w:rsidR="00147876">
        <w:t>inbreeding depression</w:t>
      </w:r>
      <w:r w:rsidR="001D1D9E">
        <w:t xml:space="preserve">. When resources are limited, females may </w:t>
      </w:r>
      <w:r w:rsidR="009D76D2">
        <w:t xml:space="preserve">have the advantage in the allocation of resources to female function. </w:t>
      </w:r>
      <w:r w:rsidR="00A74429">
        <w:t>Pollen limitation or the lack of pollinator access</w:t>
      </w:r>
      <w:r w:rsidR="00787F53">
        <w:t xml:space="preserve"> severely disadvantages females in a population. </w:t>
      </w:r>
      <w:r w:rsidR="007579DE">
        <w:t xml:space="preserve">Hermaphrodites in isolated locations or with </w:t>
      </w:r>
      <w:r w:rsidR="00DD3167">
        <w:t xml:space="preserve">limited access to pollinators have the advantage of pollen on the same </w:t>
      </w:r>
      <w:r w:rsidR="00776FAE">
        <w:t>plant and flower with</w:t>
      </w:r>
      <w:r w:rsidR="00DD3167">
        <w:t xml:space="preserve"> the potential for selfing</w:t>
      </w:r>
      <w:r w:rsidR="00EA2D12">
        <w:t>,</w:t>
      </w:r>
      <w:r w:rsidR="00776FAE">
        <w:t xml:space="preserve"> geitonogamously</w:t>
      </w:r>
      <w:r w:rsidR="00ED00F7">
        <w:t xml:space="preserve"> (different flowers of the same plant)</w:t>
      </w:r>
      <w:r w:rsidR="00776FAE">
        <w:t xml:space="preserve"> or </w:t>
      </w:r>
      <w:r w:rsidR="00ED00F7">
        <w:t xml:space="preserve">autogamously (within a flower). </w:t>
      </w:r>
      <w:r w:rsidR="00A149DD">
        <w:t xml:space="preserve">High rates of selfing, however, </w:t>
      </w:r>
      <w:r w:rsidR="00E54727">
        <w:t xml:space="preserve">leads </w:t>
      </w:r>
      <w:r w:rsidR="00A149DD">
        <w:t xml:space="preserve">to inbreeding depression. </w:t>
      </w:r>
      <w:r w:rsidR="00E54727">
        <w:t xml:space="preserve">The fitness of progeny produced by females that are </w:t>
      </w:r>
      <w:r w:rsidR="0078145F">
        <w:t>outcrosse</w:t>
      </w:r>
      <w:r w:rsidR="006F0281">
        <w:t xml:space="preserve">d may be higher than those </w:t>
      </w:r>
      <w:r w:rsidR="00620A52">
        <w:t xml:space="preserve">from self-fertilization, which have a higher chance of expressing deleterious, recessive </w:t>
      </w:r>
      <w:r w:rsidR="000B5383">
        <w:t>alleles. While these mechanisms are theorized to affect sex ratio</w:t>
      </w:r>
      <w:r w:rsidR="00DB2E5C">
        <w:t xml:space="preserve">, few studies have </w:t>
      </w:r>
      <w:r w:rsidR="00981FA0">
        <w:t xml:space="preserve">explicitly observed how these mechanisms differ in populations with </w:t>
      </w:r>
      <w:r w:rsidR="0072632D">
        <w:t>different sex ratios.</w:t>
      </w:r>
    </w:p>
    <w:p w14:paraId="6AEFAA7A" w14:textId="52805CE0" w:rsidR="004B16CB" w:rsidRDefault="00206423" w:rsidP="001D7E69">
      <w:pPr>
        <w:pStyle w:val="NormalWeb"/>
        <w:spacing w:before="0" w:beforeAutospacing="0" w:after="240" w:afterAutospacing="0"/>
        <w:ind w:firstLine="360"/>
      </w:pPr>
      <w:r>
        <w:t xml:space="preserve">In this study, we explored the </w:t>
      </w:r>
      <w:r w:rsidR="000B5383">
        <w:t xml:space="preserve">interplay of these </w:t>
      </w:r>
      <w:r>
        <w:t xml:space="preserve">mechanisms maintaining </w:t>
      </w:r>
      <w:r w:rsidR="00494473">
        <w:t xml:space="preserve">the gynodioecious mating system in the alpine and arctic tundra species, </w:t>
      </w:r>
      <w:r w:rsidR="00494473">
        <w:rPr>
          <w:i/>
          <w:iCs/>
        </w:rPr>
        <w:t>Silene acaulis</w:t>
      </w:r>
      <w:r w:rsidR="00494473">
        <w:t xml:space="preserve">. </w:t>
      </w:r>
      <w:r w:rsidR="000F195F">
        <w:t xml:space="preserve">We compared female and hermaphrodite </w:t>
      </w:r>
      <w:r w:rsidR="00322224">
        <w:t>plants through floral morphological traits</w:t>
      </w:r>
      <w:r w:rsidR="00BE6439">
        <w:t xml:space="preserve">, rates of pollination, and </w:t>
      </w:r>
      <w:r w:rsidR="0005645F">
        <w:t>a controlled pollination field experiment</w:t>
      </w:r>
      <w:r w:rsidR="0005464A">
        <w:t xml:space="preserve"> at two populations that differed in the OSR. </w:t>
      </w:r>
      <w:r w:rsidR="00513F23">
        <w:t>We sought to answer the question</w:t>
      </w:r>
      <w:r w:rsidR="004B16CB">
        <w:t>s:</w:t>
      </w:r>
    </w:p>
    <w:p w14:paraId="0E29236A" w14:textId="54D2C5C6" w:rsidR="004B16CB" w:rsidRDefault="00301ACF" w:rsidP="004B16CB">
      <w:pPr>
        <w:pStyle w:val="NormalWeb"/>
        <w:numPr>
          <w:ilvl w:val="0"/>
          <w:numId w:val="9"/>
        </w:numPr>
        <w:spacing w:before="0" w:beforeAutospacing="0" w:after="240" w:afterAutospacing="0"/>
      </w:pPr>
      <w:r>
        <w:t>Is there selection on dimorphic floral traits in females and hermaphrodites</w:t>
      </w:r>
      <w:r w:rsidR="00A20F12">
        <w:t>,</w:t>
      </w:r>
      <w:r>
        <w:t xml:space="preserve"> driven by agents of selection?</w:t>
      </w:r>
    </w:p>
    <w:p w14:paraId="79B2B073" w14:textId="5B18AF3F" w:rsidR="00A20F12" w:rsidRDefault="00A20F12" w:rsidP="004B16CB">
      <w:pPr>
        <w:pStyle w:val="NormalWeb"/>
        <w:numPr>
          <w:ilvl w:val="0"/>
          <w:numId w:val="9"/>
        </w:numPr>
        <w:spacing w:before="0" w:beforeAutospacing="0" w:after="240" w:afterAutospacing="0"/>
      </w:pPr>
      <w:r>
        <w:t xml:space="preserve">Do the </w:t>
      </w:r>
      <w:r w:rsidR="00747D49">
        <w:t xml:space="preserve">site-level and micro-level </w:t>
      </w:r>
      <w:r>
        <w:t>sex ratio</w:t>
      </w:r>
      <w:r w:rsidR="00747D49">
        <w:t>s</w:t>
      </w:r>
      <w:r>
        <w:t xml:space="preserve"> impact pollination and ultimately reproductive output?</w:t>
      </w:r>
    </w:p>
    <w:p w14:paraId="434F7B33" w14:textId="3D5C19AC" w:rsidR="00107FAC" w:rsidRDefault="00107FAC" w:rsidP="004B16CB">
      <w:pPr>
        <w:pStyle w:val="NormalWeb"/>
        <w:numPr>
          <w:ilvl w:val="0"/>
          <w:numId w:val="9"/>
        </w:numPr>
        <w:spacing w:before="0" w:beforeAutospacing="0" w:after="240" w:afterAutospacing="0"/>
      </w:pPr>
      <w:r>
        <w:t>What are the</w:t>
      </w:r>
      <w:r w:rsidR="0055581E">
        <w:t xml:space="preserve"> implications </w:t>
      </w:r>
      <w:r w:rsidR="008556B3">
        <w:t>of</w:t>
      </w:r>
      <w:r w:rsidR="0055581E">
        <w:t xml:space="preserve"> patterns of selection for the evolutionary trajectory of this species?</w:t>
      </w:r>
    </w:p>
    <w:p w14:paraId="1247D4F1" w14:textId="0E63546E" w:rsidR="00747D49" w:rsidRDefault="00747D49" w:rsidP="00747D49">
      <w:pPr>
        <w:pStyle w:val="NormalWeb"/>
        <w:spacing w:before="0" w:beforeAutospacing="0" w:after="240" w:afterAutospacing="0"/>
      </w:pPr>
      <w:r>
        <w:t xml:space="preserve">We predict that </w:t>
      </w:r>
      <w:r w:rsidR="00854C28">
        <w:t xml:space="preserve">selection on floral traits </w:t>
      </w:r>
      <w:r w:rsidR="003B2E1E">
        <w:t xml:space="preserve">involved in female function is stronger in females than </w:t>
      </w:r>
      <w:r w:rsidR="003F73EF">
        <w:t>hermaphrodites</w:t>
      </w:r>
      <w:r w:rsidR="00C9609B">
        <w:t>,</w:t>
      </w:r>
      <w:r w:rsidR="003B2E1E">
        <w:t xml:space="preserve"> and particularly in populations </w:t>
      </w:r>
      <w:r w:rsidR="003F73EF">
        <w:t xml:space="preserve">with </w:t>
      </w:r>
      <w:r w:rsidR="00C9609B">
        <w:t>a low</w:t>
      </w:r>
      <w:r w:rsidR="003F73EF">
        <w:t xml:space="preserve"> OSR.</w:t>
      </w:r>
      <w:r w:rsidR="00F95BE0">
        <w:t xml:space="preserve"> We predict that </w:t>
      </w:r>
    </w:p>
    <w:p w14:paraId="3442B690" w14:textId="69A0ECA8" w:rsidR="00D42EC3" w:rsidRDefault="00D42EC3" w:rsidP="00D42EC3">
      <w:pPr>
        <w:pStyle w:val="NormalWeb"/>
        <w:numPr>
          <w:ilvl w:val="0"/>
          <w:numId w:val="10"/>
        </w:numPr>
        <w:spacing w:before="0" w:beforeAutospacing="0" w:after="240" w:afterAutospacing="0"/>
      </w:pPr>
      <w:r>
        <w:t xml:space="preserve">Hermaphrodites </w:t>
      </w:r>
      <w:r w:rsidR="00497B41">
        <w:t xml:space="preserve">in populations with high OSR </w:t>
      </w:r>
      <w:r w:rsidR="00847E47">
        <w:t>allocate more resources to male function</w:t>
      </w:r>
      <w:r w:rsidR="00884A26">
        <w:t>.</w:t>
      </w:r>
    </w:p>
    <w:p w14:paraId="7479917E" w14:textId="27A03281" w:rsidR="00884A26" w:rsidRDefault="00884A26" w:rsidP="00D42EC3">
      <w:pPr>
        <w:pStyle w:val="NormalWeb"/>
        <w:numPr>
          <w:ilvl w:val="0"/>
          <w:numId w:val="10"/>
        </w:numPr>
        <w:spacing w:before="0" w:beforeAutospacing="0" w:after="240" w:afterAutospacing="0"/>
      </w:pPr>
      <w:r>
        <w:t>Hermaphrodites in populations with low OSR allocate more resources to female function</w:t>
      </w:r>
    </w:p>
    <w:p w14:paraId="2E1EA7AE" w14:textId="77777777" w:rsidR="00854C28" w:rsidRDefault="00854C28" w:rsidP="00747D49">
      <w:pPr>
        <w:pStyle w:val="NormalWeb"/>
        <w:spacing w:before="0" w:beforeAutospacing="0" w:after="240" w:afterAutospacing="0"/>
      </w:pPr>
    </w:p>
    <w:p w14:paraId="3F573328" w14:textId="77777777" w:rsidR="00854C28" w:rsidRDefault="00854C28" w:rsidP="00854C28">
      <w:pPr>
        <w:pStyle w:val="NormalWeb"/>
        <w:numPr>
          <w:ilvl w:val="0"/>
          <w:numId w:val="3"/>
        </w:numPr>
        <w:spacing w:before="0" w:beforeAutospacing="0" w:after="0"/>
      </w:pPr>
      <w:r>
        <w:t>Pre-fertilization</w:t>
      </w:r>
    </w:p>
    <w:p w14:paraId="0F525B07" w14:textId="77777777" w:rsidR="00854C28" w:rsidRDefault="00854C28" w:rsidP="00854C28">
      <w:pPr>
        <w:pStyle w:val="NormalWeb"/>
        <w:numPr>
          <w:ilvl w:val="1"/>
          <w:numId w:val="3"/>
        </w:numPr>
        <w:spacing w:before="0" w:beforeAutospacing="0" w:after="0"/>
      </w:pPr>
      <w:commentRangeStart w:id="2"/>
      <w:r>
        <w:t>How do floral traits differ?</w:t>
      </w:r>
      <w:commentRangeEnd w:id="2"/>
      <w:r>
        <w:rPr>
          <w:rStyle w:val="CommentReference"/>
          <w:rFonts w:asciiTheme="minorHAnsi" w:eastAsiaTheme="minorHAnsi" w:hAnsiTheme="minorHAnsi" w:cstheme="minorBidi"/>
        </w:rPr>
        <w:commentReference w:id="2"/>
      </w:r>
    </w:p>
    <w:p w14:paraId="657AD8AF" w14:textId="77777777" w:rsidR="00854C28" w:rsidRDefault="00854C28" w:rsidP="00854C28">
      <w:pPr>
        <w:pStyle w:val="NormalWeb"/>
        <w:numPr>
          <w:ilvl w:val="1"/>
          <w:numId w:val="3"/>
        </w:numPr>
        <w:spacing w:before="0" w:beforeAutospacing="0" w:after="0"/>
      </w:pPr>
      <w:r>
        <w:t>How do floral traits and sex impact pollination?</w:t>
      </w:r>
    </w:p>
    <w:p w14:paraId="34D793CE" w14:textId="77777777" w:rsidR="00854C28" w:rsidRDefault="00854C28" w:rsidP="00854C28">
      <w:pPr>
        <w:pStyle w:val="NormalWeb"/>
        <w:numPr>
          <w:ilvl w:val="1"/>
          <w:numId w:val="3"/>
        </w:numPr>
        <w:spacing w:before="0" w:beforeAutospacing="0" w:after="0"/>
      </w:pPr>
      <w:r>
        <w:t>How does sex ratio impact pollination?</w:t>
      </w:r>
    </w:p>
    <w:p w14:paraId="4D4E24B2" w14:textId="77777777" w:rsidR="00854C28" w:rsidRDefault="00854C28" w:rsidP="00854C28">
      <w:pPr>
        <w:pStyle w:val="NormalWeb"/>
        <w:numPr>
          <w:ilvl w:val="0"/>
          <w:numId w:val="3"/>
        </w:numPr>
        <w:spacing w:after="0"/>
      </w:pPr>
      <w:r>
        <w:t>Post-fertilization</w:t>
      </w:r>
    </w:p>
    <w:p w14:paraId="49E298DB" w14:textId="77777777" w:rsidR="00854C28" w:rsidRDefault="00854C28" w:rsidP="00854C28">
      <w:pPr>
        <w:pStyle w:val="NormalWeb"/>
        <w:numPr>
          <w:ilvl w:val="1"/>
          <w:numId w:val="3"/>
        </w:numPr>
        <w:spacing w:after="0"/>
      </w:pPr>
      <w:r>
        <w:lastRenderedPageBreak/>
        <w:t>How do females and hermaphrodites compare in resource allocation to seed and fruit production?</w:t>
      </w:r>
    </w:p>
    <w:p w14:paraId="150EDB62" w14:textId="77777777" w:rsidR="00854C28" w:rsidRDefault="00854C28" w:rsidP="00854C28">
      <w:pPr>
        <w:pStyle w:val="NormalWeb"/>
        <w:numPr>
          <w:ilvl w:val="1"/>
          <w:numId w:val="3"/>
        </w:numPr>
        <w:spacing w:after="0"/>
      </w:pPr>
      <w:r>
        <w:t>Are females and hermaphrodites pollen limited?</w:t>
      </w:r>
    </w:p>
    <w:p w14:paraId="7602FF90" w14:textId="77777777" w:rsidR="00854C28" w:rsidRDefault="00854C28" w:rsidP="00854C28">
      <w:pPr>
        <w:pStyle w:val="NormalWeb"/>
        <w:numPr>
          <w:ilvl w:val="1"/>
          <w:numId w:val="3"/>
        </w:numPr>
        <w:spacing w:after="0"/>
      </w:pPr>
      <w:r>
        <w:t>Does inbreeding affect fruit and seed production in hermaphrodites?</w:t>
      </w:r>
    </w:p>
    <w:p w14:paraId="6C1323A8" w14:textId="77777777" w:rsidR="00854C28" w:rsidRDefault="00854C28" w:rsidP="00854C28">
      <w:pPr>
        <w:pStyle w:val="NormalWeb"/>
        <w:numPr>
          <w:ilvl w:val="1"/>
          <w:numId w:val="3"/>
        </w:numPr>
        <w:spacing w:after="0"/>
      </w:pPr>
      <w:r>
        <w:t>How does sex ratio impact seed and fruit production?</w:t>
      </w:r>
    </w:p>
    <w:p w14:paraId="2ECE6721" w14:textId="77777777" w:rsidR="00854C28" w:rsidRDefault="00854C28" w:rsidP="00747D49">
      <w:pPr>
        <w:pStyle w:val="NormalWeb"/>
        <w:spacing w:before="0" w:beforeAutospacing="0" w:after="240" w:afterAutospacing="0"/>
      </w:pPr>
    </w:p>
    <w:p w14:paraId="338EDCB8" w14:textId="638A669E" w:rsidR="007A56C9" w:rsidRPr="00FC2DA1" w:rsidRDefault="007A56C9" w:rsidP="002E4C03">
      <w:pPr>
        <w:pStyle w:val="NormalWeb"/>
        <w:spacing w:before="60" w:beforeAutospacing="0" w:after="0" w:afterAutospacing="0"/>
        <w:rPr>
          <w:b/>
          <w:bCs/>
        </w:rPr>
      </w:pPr>
      <w:r w:rsidRPr="00FC2DA1">
        <w:rPr>
          <w:b/>
          <w:bCs/>
        </w:rPr>
        <w:t>Methods</w:t>
      </w:r>
    </w:p>
    <w:p w14:paraId="1ED6F143" w14:textId="360EBC1F" w:rsidR="00E66EBA" w:rsidRDefault="00E66EBA" w:rsidP="002E4C03">
      <w:pPr>
        <w:pStyle w:val="ECNormal"/>
        <w:ind w:firstLine="0"/>
        <w:rPr>
          <w:bCs/>
          <w:sz w:val="24"/>
          <w:szCs w:val="24"/>
          <w:u w:val="single"/>
        </w:rPr>
      </w:pPr>
      <w:r>
        <w:rPr>
          <w:bCs/>
          <w:sz w:val="24"/>
          <w:szCs w:val="24"/>
          <w:u w:val="single"/>
        </w:rPr>
        <w:t>Study System</w:t>
      </w:r>
    </w:p>
    <w:p w14:paraId="340E5FF6" w14:textId="18D3896B" w:rsidR="002D32B0" w:rsidRDefault="002D32B0" w:rsidP="002E4C03">
      <w:pPr>
        <w:pStyle w:val="ECNormal"/>
        <w:rPr>
          <w:bCs/>
          <w:sz w:val="24"/>
          <w:szCs w:val="24"/>
        </w:rPr>
      </w:pPr>
      <w:r w:rsidRPr="0054691E">
        <w:rPr>
          <w:bCs/>
          <w:i/>
          <w:iCs/>
          <w:sz w:val="24"/>
          <w:szCs w:val="24"/>
        </w:rPr>
        <w:t>Silene acaulis</w:t>
      </w:r>
      <w:r w:rsidRPr="002D32B0">
        <w:rPr>
          <w:bCs/>
          <w:sz w:val="24"/>
          <w:szCs w:val="24"/>
        </w:rPr>
        <w:t xml:space="preserve"> is a long-lived, gynodioecious</w:t>
      </w:r>
      <w:r w:rsidR="009F5FAA">
        <w:rPr>
          <w:bCs/>
          <w:sz w:val="24"/>
          <w:szCs w:val="24"/>
        </w:rPr>
        <w:t xml:space="preserve"> cushion plant.</w:t>
      </w:r>
      <w:r w:rsidR="002F7F28">
        <w:rPr>
          <w:bCs/>
          <w:sz w:val="24"/>
          <w:szCs w:val="24"/>
        </w:rPr>
        <w:t xml:space="preserve"> </w:t>
      </w:r>
      <w:r w:rsidR="004A212E">
        <w:rPr>
          <w:bCs/>
          <w:sz w:val="24"/>
          <w:szCs w:val="24"/>
        </w:rPr>
        <w:t>The squat</w:t>
      </w:r>
      <w:r w:rsidR="00350B3E">
        <w:rPr>
          <w:bCs/>
          <w:sz w:val="24"/>
          <w:szCs w:val="24"/>
        </w:rPr>
        <w:t>,</w:t>
      </w:r>
      <w:r w:rsidR="004A212E">
        <w:rPr>
          <w:bCs/>
          <w:sz w:val="24"/>
          <w:szCs w:val="24"/>
        </w:rPr>
        <w:t xml:space="preserve"> alpine and arctic tundra species has a</w:t>
      </w:r>
      <w:r w:rsidR="002F7F28">
        <w:rPr>
          <w:bCs/>
          <w:sz w:val="24"/>
          <w:szCs w:val="24"/>
        </w:rPr>
        <w:t xml:space="preserve"> distribution that is almost circumpolar</w:t>
      </w:r>
      <w:r w:rsidR="00EE00C6">
        <w:rPr>
          <w:bCs/>
          <w:sz w:val="24"/>
          <w:szCs w:val="24"/>
        </w:rPr>
        <w:t xml:space="preserve">, occurring throughout </w:t>
      </w:r>
      <w:r w:rsidR="004375BA">
        <w:rPr>
          <w:bCs/>
          <w:sz w:val="24"/>
          <w:szCs w:val="24"/>
        </w:rPr>
        <w:t>North Americ</w:t>
      </w:r>
      <w:r w:rsidR="00AC4B4A">
        <w:rPr>
          <w:bCs/>
          <w:sz w:val="24"/>
          <w:szCs w:val="24"/>
        </w:rPr>
        <w:t>a</w:t>
      </w:r>
      <w:r w:rsidR="004375BA">
        <w:rPr>
          <w:bCs/>
          <w:sz w:val="24"/>
          <w:szCs w:val="24"/>
        </w:rPr>
        <w:t>, Europe, and Eastern Russia at high elevations and latitudes</w:t>
      </w:r>
      <w:r w:rsidR="002F7F28">
        <w:rPr>
          <w:bCs/>
          <w:sz w:val="24"/>
          <w:szCs w:val="24"/>
        </w:rPr>
        <w:t>.</w:t>
      </w:r>
      <w:r w:rsidRPr="002D32B0">
        <w:rPr>
          <w:bCs/>
          <w:sz w:val="24"/>
          <w:szCs w:val="24"/>
        </w:rPr>
        <w:t xml:space="preserve"> Individual plants </w:t>
      </w:r>
      <w:r w:rsidR="00005CED">
        <w:rPr>
          <w:bCs/>
          <w:sz w:val="24"/>
          <w:szCs w:val="24"/>
        </w:rPr>
        <w:t>have a single taproot with a</w:t>
      </w:r>
      <w:r w:rsidRPr="002D32B0">
        <w:rPr>
          <w:bCs/>
          <w:sz w:val="24"/>
          <w:szCs w:val="24"/>
        </w:rPr>
        <w:t xml:space="preserve"> dense, elliptical cluster of </w:t>
      </w:r>
      <w:r w:rsidR="006874EA">
        <w:rPr>
          <w:bCs/>
          <w:sz w:val="24"/>
          <w:szCs w:val="24"/>
        </w:rPr>
        <w:t>leafy rosettes.</w:t>
      </w:r>
      <w:r w:rsidRPr="002D32B0">
        <w:rPr>
          <w:bCs/>
          <w:sz w:val="24"/>
          <w:szCs w:val="24"/>
        </w:rPr>
        <w:t xml:space="preserve"> </w:t>
      </w:r>
      <w:r w:rsidR="0054691E">
        <w:rPr>
          <w:bCs/>
          <w:i/>
          <w:iCs/>
          <w:sz w:val="24"/>
          <w:szCs w:val="24"/>
        </w:rPr>
        <w:t>S. acaulis</w:t>
      </w:r>
      <w:r w:rsidRPr="002D32B0">
        <w:rPr>
          <w:bCs/>
          <w:sz w:val="24"/>
          <w:szCs w:val="24"/>
        </w:rPr>
        <w:t xml:space="preserve"> </w:t>
      </w:r>
      <w:r w:rsidR="006874EA">
        <w:rPr>
          <w:bCs/>
          <w:sz w:val="24"/>
          <w:szCs w:val="24"/>
        </w:rPr>
        <w:t>only reproduces sexually</w:t>
      </w:r>
      <w:r w:rsidR="009A130D">
        <w:rPr>
          <w:bCs/>
          <w:sz w:val="24"/>
          <w:szCs w:val="24"/>
        </w:rPr>
        <w:t xml:space="preserve"> with mature plants producing a few</w:t>
      </w:r>
      <w:r w:rsidR="00AC0DA4">
        <w:rPr>
          <w:bCs/>
          <w:sz w:val="24"/>
          <w:szCs w:val="24"/>
        </w:rPr>
        <w:t xml:space="preserve"> flowers on small plants</w:t>
      </w:r>
      <w:r w:rsidR="009A130D">
        <w:rPr>
          <w:bCs/>
          <w:sz w:val="24"/>
          <w:szCs w:val="24"/>
        </w:rPr>
        <w:t xml:space="preserve"> to hundreds of flowers</w:t>
      </w:r>
      <w:r w:rsidR="00AC0DA4">
        <w:rPr>
          <w:bCs/>
          <w:sz w:val="24"/>
          <w:szCs w:val="24"/>
        </w:rPr>
        <w:t xml:space="preserve"> on the largest plants. </w:t>
      </w:r>
      <w:r w:rsidR="00792730">
        <w:rPr>
          <w:bCs/>
          <w:sz w:val="24"/>
          <w:szCs w:val="24"/>
        </w:rPr>
        <w:t xml:space="preserve">The flowering duration of a plant can extend for a few weeks </w:t>
      </w:r>
      <w:r w:rsidR="007F6501">
        <w:rPr>
          <w:bCs/>
          <w:sz w:val="24"/>
          <w:szCs w:val="24"/>
        </w:rPr>
        <w:t>as</w:t>
      </w:r>
      <w:r w:rsidR="007E0AB9">
        <w:rPr>
          <w:bCs/>
          <w:sz w:val="24"/>
          <w:szCs w:val="24"/>
        </w:rPr>
        <w:t xml:space="preserve"> the phenology of</w:t>
      </w:r>
      <w:r w:rsidR="007F6501">
        <w:rPr>
          <w:bCs/>
          <w:sz w:val="24"/>
          <w:szCs w:val="24"/>
        </w:rPr>
        <w:t xml:space="preserve"> individual flower</w:t>
      </w:r>
      <w:r w:rsidR="007E0AB9">
        <w:rPr>
          <w:bCs/>
          <w:sz w:val="24"/>
          <w:szCs w:val="24"/>
        </w:rPr>
        <w:t>s</w:t>
      </w:r>
      <w:r w:rsidR="007F6501">
        <w:rPr>
          <w:bCs/>
          <w:sz w:val="24"/>
          <w:szCs w:val="24"/>
        </w:rPr>
        <w:t xml:space="preserve"> can vary substantially. </w:t>
      </w:r>
      <w:r w:rsidR="007E0AB9">
        <w:rPr>
          <w:bCs/>
          <w:sz w:val="24"/>
          <w:szCs w:val="24"/>
        </w:rPr>
        <w:t xml:space="preserve">Females and hermaphrodites </w:t>
      </w:r>
      <w:r w:rsidR="00A703CE">
        <w:rPr>
          <w:bCs/>
          <w:sz w:val="24"/>
          <w:szCs w:val="24"/>
        </w:rPr>
        <w:t xml:space="preserve">vary </w:t>
      </w:r>
      <w:r w:rsidR="002B6C1F">
        <w:rPr>
          <w:bCs/>
          <w:sz w:val="24"/>
          <w:szCs w:val="24"/>
        </w:rPr>
        <w:t xml:space="preserve">in their morphology and when </w:t>
      </w:r>
      <w:r w:rsidR="00A9663F">
        <w:rPr>
          <w:bCs/>
          <w:sz w:val="24"/>
          <w:szCs w:val="24"/>
        </w:rPr>
        <w:t>the stigma is receptive. Hermaphrodites generally have larger flowers</w:t>
      </w:r>
      <w:r w:rsidRPr="002D32B0">
        <w:rPr>
          <w:bCs/>
          <w:sz w:val="24"/>
          <w:szCs w:val="24"/>
        </w:rPr>
        <w:t xml:space="preserve"> (Shykoff, 1992) and are protandrous, meaning </w:t>
      </w:r>
      <w:r w:rsidR="00A9663F">
        <w:rPr>
          <w:bCs/>
          <w:sz w:val="24"/>
          <w:szCs w:val="24"/>
        </w:rPr>
        <w:t xml:space="preserve">that the </w:t>
      </w:r>
      <w:r w:rsidRPr="002D32B0">
        <w:rPr>
          <w:bCs/>
          <w:sz w:val="24"/>
          <w:szCs w:val="24"/>
        </w:rPr>
        <w:t xml:space="preserve">anthers mature </w:t>
      </w:r>
      <w:r w:rsidR="00A9663F">
        <w:rPr>
          <w:bCs/>
          <w:sz w:val="24"/>
          <w:szCs w:val="24"/>
        </w:rPr>
        <w:t xml:space="preserve">and dehisce </w:t>
      </w:r>
      <w:r w:rsidRPr="002D32B0">
        <w:rPr>
          <w:bCs/>
          <w:sz w:val="24"/>
          <w:szCs w:val="24"/>
        </w:rPr>
        <w:t xml:space="preserve">prior to the stigma </w:t>
      </w:r>
      <w:r w:rsidR="0048245D">
        <w:rPr>
          <w:bCs/>
          <w:sz w:val="24"/>
          <w:szCs w:val="24"/>
        </w:rPr>
        <w:t>becoming receptive</w:t>
      </w:r>
      <w:r w:rsidRPr="002D32B0">
        <w:rPr>
          <w:bCs/>
          <w:sz w:val="24"/>
          <w:szCs w:val="24"/>
        </w:rPr>
        <w:t xml:space="preserve">. </w:t>
      </w:r>
    </w:p>
    <w:p w14:paraId="30E06C38" w14:textId="2A70BB44" w:rsidR="009B4A1B" w:rsidRDefault="0048245D" w:rsidP="00B838E9">
      <w:pPr>
        <w:pStyle w:val="ECNormal"/>
        <w:rPr>
          <w:bCs/>
          <w:sz w:val="24"/>
          <w:szCs w:val="24"/>
        </w:rPr>
      </w:pPr>
      <w:r>
        <w:rPr>
          <w:bCs/>
          <w:i/>
          <w:iCs/>
          <w:sz w:val="24"/>
          <w:szCs w:val="24"/>
        </w:rPr>
        <w:t xml:space="preserve">Silene acaulis </w:t>
      </w:r>
      <w:r w:rsidR="00A54895">
        <w:rPr>
          <w:bCs/>
          <w:sz w:val="24"/>
          <w:szCs w:val="24"/>
        </w:rPr>
        <w:t>plants that survive to the largest size class are</w:t>
      </w:r>
      <w:r>
        <w:rPr>
          <w:bCs/>
          <w:sz w:val="24"/>
          <w:szCs w:val="24"/>
        </w:rPr>
        <w:t xml:space="preserve"> estimated to live up to 338 years</w:t>
      </w:r>
      <w:r w:rsidR="00A54895">
        <w:rPr>
          <w:bCs/>
          <w:sz w:val="24"/>
          <w:szCs w:val="24"/>
        </w:rPr>
        <w:t xml:space="preserve"> </w:t>
      </w:r>
      <w:r w:rsidR="002D32B0" w:rsidRPr="002D32B0">
        <w:rPr>
          <w:bCs/>
          <w:sz w:val="24"/>
          <w:szCs w:val="24"/>
        </w:rPr>
        <w:t xml:space="preserve">(Morris &amp; Doak, 1998). </w:t>
      </w:r>
      <w:r w:rsidR="00BD65CF">
        <w:rPr>
          <w:bCs/>
          <w:sz w:val="24"/>
          <w:szCs w:val="24"/>
        </w:rPr>
        <w:t>However, few plants, approximately 1.8</w:t>
      </w:r>
      <w:r w:rsidR="006B2957">
        <w:rPr>
          <w:bCs/>
          <w:sz w:val="24"/>
          <w:szCs w:val="24"/>
        </w:rPr>
        <w:t>% of seedlings,</w:t>
      </w:r>
      <w:r w:rsidR="00BD65CF">
        <w:rPr>
          <w:bCs/>
          <w:sz w:val="24"/>
          <w:szCs w:val="24"/>
        </w:rPr>
        <w:t xml:space="preserve"> survive to 300 years</w:t>
      </w:r>
      <w:r w:rsidR="002D32B0" w:rsidRPr="002D32B0">
        <w:rPr>
          <w:bCs/>
          <w:sz w:val="24"/>
          <w:szCs w:val="24"/>
        </w:rPr>
        <w:t xml:space="preserve">. </w:t>
      </w:r>
      <w:r w:rsidR="00E951C1">
        <w:rPr>
          <w:bCs/>
          <w:sz w:val="24"/>
          <w:szCs w:val="24"/>
        </w:rPr>
        <w:t>On average, f</w:t>
      </w:r>
      <w:r w:rsidR="006B2957">
        <w:rPr>
          <w:bCs/>
          <w:sz w:val="24"/>
          <w:szCs w:val="24"/>
        </w:rPr>
        <w:t xml:space="preserve">emale and hermaphrodite plants </w:t>
      </w:r>
      <w:r w:rsidR="00E951C1">
        <w:rPr>
          <w:bCs/>
          <w:sz w:val="24"/>
          <w:szCs w:val="24"/>
        </w:rPr>
        <w:t>reach reproductive maturity at around 20 and 30 years respectively</w:t>
      </w:r>
      <w:r w:rsidR="00714567">
        <w:rPr>
          <w:bCs/>
          <w:sz w:val="24"/>
          <w:szCs w:val="24"/>
        </w:rPr>
        <w:t xml:space="preserve">. </w:t>
      </w:r>
      <w:r w:rsidR="008B62DD">
        <w:rPr>
          <w:bCs/>
          <w:sz w:val="24"/>
          <w:szCs w:val="24"/>
        </w:rPr>
        <w:t>In Alaska, f</w:t>
      </w:r>
      <w:r w:rsidR="00714567">
        <w:rPr>
          <w:bCs/>
          <w:sz w:val="24"/>
          <w:szCs w:val="24"/>
        </w:rPr>
        <w:t xml:space="preserve">emale </w:t>
      </w:r>
      <w:r w:rsidR="002D32B0" w:rsidRPr="002D32B0">
        <w:rPr>
          <w:bCs/>
          <w:sz w:val="24"/>
          <w:szCs w:val="24"/>
        </w:rPr>
        <w:t xml:space="preserve">plants are </w:t>
      </w:r>
      <w:r w:rsidR="008B62DD">
        <w:rPr>
          <w:bCs/>
          <w:sz w:val="24"/>
          <w:szCs w:val="24"/>
        </w:rPr>
        <w:t>estimated</w:t>
      </w:r>
      <w:r w:rsidR="002D32B0" w:rsidRPr="002D32B0">
        <w:rPr>
          <w:bCs/>
          <w:sz w:val="24"/>
          <w:szCs w:val="24"/>
        </w:rPr>
        <w:t xml:space="preserve"> to produce 4.4 times the number of seeds as hermaphrodites throughout their lifetime (Morris &amp; Doak, 1998). </w:t>
      </w:r>
      <w:r w:rsidR="008B3F08">
        <w:rPr>
          <w:bCs/>
          <w:sz w:val="24"/>
          <w:szCs w:val="24"/>
        </w:rPr>
        <w:t>O</w:t>
      </w:r>
      <w:r w:rsidR="002D32B0" w:rsidRPr="002D32B0">
        <w:rPr>
          <w:bCs/>
          <w:sz w:val="24"/>
          <w:szCs w:val="24"/>
        </w:rPr>
        <w:t>ther studies</w:t>
      </w:r>
      <w:r w:rsidR="008B3F08">
        <w:rPr>
          <w:bCs/>
          <w:sz w:val="24"/>
          <w:szCs w:val="24"/>
        </w:rPr>
        <w:t xml:space="preserve"> at lower latitudes</w:t>
      </w:r>
      <w:r w:rsidR="002D32B0" w:rsidRPr="002D32B0">
        <w:rPr>
          <w:bCs/>
          <w:sz w:val="24"/>
          <w:szCs w:val="24"/>
        </w:rPr>
        <w:t xml:space="preserve"> </w:t>
      </w:r>
      <w:r w:rsidR="00633DF4">
        <w:rPr>
          <w:bCs/>
          <w:sz w:val="24"/>
          <w:szCs w:val="24"/>
        </w:rPr>
        <w:t>annual seed production is 2 to 3 times higher in females thant hermaphrodites</w:t>
      </w:r>
      <w:r w:rsidR="002D32B0" w:rsidRPr="002D32B0">
        <w:rPr>
          <w:bCs/>
          <w:sz w:val="24"/>
          <w:szCs w:val="24"/>
        </w:rPr>
        <w:t xml:space="preserve"> (Hermanutz &amp; Innes, 1994; Shykoff, 1988). </w:t>
      </w:r>
      <w:r w:rsidR="00091EC0">
        <w:rPr>
          <w:bCs/>
          <w:sz w:val="24"/>
          <w:szCs w:val="24"/>
        </w:rPr>
        <w:t xml:space="preserve">Seed number per fruit </w:t>
      </w:r>
      <w:r w:rsidR="00807147">
        <w:rPr>
          <w:bCs/>
          <w:sz w:val="24"/>
          <w:szCs w:val="24"/>
        </w:rPr>
        <w:t xml:space="preserve">do not differ between females and hermaphrodites </w:t>
      </w:r>
      <w:r w:rsidR="00807147" w:rsidRPr="002D32B0">
        <w:rPr>
          <w:bCs/>
          <w:sz w:val="24"/>
          <w:szCs w:val="24"/>
        </w:rPr>
        <w:t>(Delph et al., 1999)</w:t>
      </w:r>
      <w:r w:rsidR="00807147">
        <w:rPr>
          <w:bCs/>
          <w:sz w:val="24"/>
          <w:szCs w:val="24"/>
        </w:rPr>
        <w:t>, but f</w:t>
      </w:r>
      <w:r w:rsidR="002D32B0" w:rsidRPr="002D32B0">
        <w:rPr>
          <w:bCs/>
          <w:sz w:val="24"/>
          <w:szCs w:val="24"/>
        </w:rPr>
        <w:t xml:space="preserve">emales </w:t>
      </w:r>
      <w:r w:rsidR="00807147">
        <w:rPr>
          <w:bCs/>
          <w:sz w:val="24"/>
          <w:szCs w:val="24"/>
        </w:rPr>
        <w:t xml:space="preserve">do </w:t>
      </w:r>
      <w:r w:rsidR="002D32B0" w:rsidRPr="002D32B0">
        <w:rPr>
          <w:bCs/>
          <w:sz w:val="24"/>
          <w:szCs w:val="24"/>
        </w:rPr>
        <w:t xml:space="preserve">reallocate resources from pollen production to produce more flowers </w:t>
      </w:r>
      <w:r w:rsidR="00807147">
        <w:rPr>
          <w:bCs/>
          <w:sz w:val="24"/>
          <w:szCs w:val="24"/>
        </w:rPr>
        <w:t>and fruit on a plant</w:t>
      </w:r>
      <w:r w:rsidR="002D32B0" w:rsidRPr="002D32B0">
        <w:rPr>
          <w:bCs/>
          <w:sz w:val="24"/>
          <w:szCs w:val="24"/>
        </w:rPr>
        <w:t xml:space="preserve"> (Delph et al., 1999; Shykoff, 1988; Shykoff et al., 2003)</w:t>
      </w:r>
      <w:r w:rsidR="000727BC">
        <w:rPr>
          <w:bCs/>
          <w:sz w:val="24"/>
          <w:szCs w:val="24"/>
        </w:rPr>
        <w:t>. Females tend to have s</w:t>
      </w:r>
      <w:r w:rsidR="002D32B0" w:rsidRPr="002D32B0">
        <w:rPr>
          <w:bCs/>
          <w:sz w:val="24"/>
          <w:szCs w:val="24"/>
        </w:rPr>
        <w:t>eeds with higher establishment rates than hermaphrodites (Shykoff, 1988).</w:t>
      </w:r>
      <w:r w:rsidR="00456810">
        <w:rPr>
          <w:bCs/>
          <w:sz w:val="24"/>
          <w:szCs w:val="24"/>
        </w:rPr>
        <w:t xml:space="preserve"> However, </w:t>
      </w:r>
      <w:r w:rsidR="003F4240">
        <w:rPr>
          <w:bCs/>
          <w:sz w:val="24"/>
          <w:szCs w:val="24"/>
        </w:rPr>
        <w:t xml:space="preserve">seed provisioning does not differ between females and hermaphrodites </w:t>
      </w:r>
      <w:r w:rsidR="003F4240" w:rsidRPr="002D32B0">
        <w:rPr>
          <w:bCs/>
          <w:sz w:val="24"/>
          <w:szCs w:val="24"/>
        </w:rPr>
        <w:t>(Delph et al., 1999)</w:t>
      </w:r>
      <w:r w:rsidR="003F4240">
        <w:rPr>
          <w:bCs/>
          <w:sz w:val="24"/>
          <w:szCs w:val="24"/>
        </w:rPr>
        <w:t>, and the</w:t>
      </w:r>
      <w:r w:rsidR="002D32B0" w:rsidRPr="002D32B0">
        <w:rPr>
          <w:bCs/>
          <w:sz w:val="24"/>
          <w:szCs w:val="24"/>
        </w:rPr>
        <w:t xml:space="preserve"> seed quality is</w:t>
      </w:r>
      <w:r w:rsidR="00011B9B">
        <w:rPr>
          <w:bCs/>
          <w:sz w:val="24"/>
          <w:szCs w:val="24"/>
        </w:rPr>
        <w:t xml:space="preserve"> not</w:t>
      </w:r>
      <w:r w:rsidR="002D32B0" w:rsidRPr="002D32B0">
        <w:rPr>
          <w:bCs/>
          <w:sz w:val="24"/>
          <w:szCs w:val="24"/>
        </w:rPr>
        <w:t xml:space="preserve"> fully explained by inbreeding depression in hermaphrodites (Shykoff, 1988). </w:t>
      </w:r>
      <w:r w:rsidR="007500E4">
        <w:rPr>
          <w:bCs/>
          <w:sz w:val="24"/>
          <w:szCs w:val="24"/>
        </w:rPr>
        <w:t>Others have hypothesized that the d</w:t>
      </w:r>
      <w:r w:rsidR="002D32B0" w:rsidRPr="002D32B0">
        <w:rPr>
          <w:bCs/>
          <w:sz w:val="24"/>
          <w:szCs w:val="24"/>
        </w:rPr>
        <w:t xml:space="preserve">ifferences in seed establishment depend on the timing or quality of pollen receipt (Shykoff, 1988, 1992), and </w:t>
      </w:r>
      <w:r w:rsidR="00B35193">
        <w:rPr>
          <w:bCs/>
          <w:sz w:val="24"/>
          <w:szCs w:val="24"/>
        </w:rPr>
        <w:t xml:space="preserve">as of yet, </w:t>
      </w:r>
      <w:r w:rsidR="002D32B0" w:rsidRPr="002D32B0">
        <w:rPr>
          <w:bCs/>
          <w:sz w:val="24"/>
          <w:szCs w:val="24"/>
        </w:rPr>
        <w:t>other unknown differences in seed quality (Delph et al., 1999; Shykoff, 1988; Shykoff et al., 2003).</w:t>
      </w:r>
    </w:p>
    <w:p w14:paraId="7F6A829D" w14:textId="77777777" w:rsidR="00AB36D5" w:rsidRDefault="00AB36D5" w:rsidP="00B838E9">
      <w:pPr>
        <w:pStyle w:val="ECNormal"/>
        <w:ind w:firstLine="0"/>
        <w:rPr>
          <w:bCs/>
          <w:sz w:val="24"/>
          <w:szCs w:val="24"/>
          <w:u w:val="single"/>
        </w:rPr>
      </w:pPr>
    </w:p>
    <w:p w14:paraId="6C3E2151" w14:textId="5935C8F0" w:rsidR="00B838E9" w:rsidRDefault="00B838E9" w:rsidP="00B838E9">
      <w:pPr>
        <w:pStyle w:val="ECNormal"/>
        <w:ind w:firstLine="0"/>
        <w:rPr>
          <w:bCs/>
          <w:sz w:val="24"/>
          <w:szCs w:val="24"/>
          <w:u w:val="single"/>
        </w:rPr>
      </w:pPr>
      <w:r>
        <w:rPr>
          <w:bCs/>
          <w:sz w:val="24"/>
          <w:szCs w:val="24"/>
          <w:u w:val="single"/>
        </w:rPr>
        <w:t>Sites</w:t>
      </w:r>
    </w:p>
    <w:p w14:paraId="5693B44B" w14:textId="2A8FE9BE" w:rsidR="00B838E9" w:rsidRPr="00AB36D5" w:rsidRDefault="00AB36D5" w:rsidP="00AB36D5">
      <w:pPr>
        <w:pStyle w:val="ECNormal"/>
        <w:ind w:firstLine="360"/>
        <w:rPr>
          <w:bCs/>
          <w:sz w:val="24"/>
          <w:szCs w:val="24"/>
        </w:rPr>
      </w:pPr>
      <w:r>
        <w:rPr>
          <w:bCs/>
          <w:sz w:val="24"/>
          <w:szCs w:val="24"/>
        </w:rPr>
        <w:t xml:space="preserve">We established two </w:t>
      </w:r>
      <w:r w:rsidR="00720755">
        <w:rPr>
          <w:bCs/>
          <w:sz w:val="24"/>
          <w:szCs w:val="24"/>
        </w:rPr>
        <w:t xml:space="preserve">sites at the Niwot Ridge </w:t>
      </w:r>
      <w:r w:rsidR="0090617F">
        <w:rPr>
          <w:bCs/>
          <w:sz w:val="24"/>
          <w:szCs w:val="24"/>
        </w:rPr>
        <w:t xml:space="preserve">Long-Term Ecological Research station in Colorado. </w:t>
      </w:r>
      <w:r w:rsidR="00FD768D">
        <w:rPr>
          <w:bCs/>
          <w:sz w:val="24"/>
          <w:szCs w:val="24"/>
        </w:rPr>
        <w:t>We selected sites that were surveyed for OSR the previous year</w:t>
      </w:r>
      <w:r w:rsidR="00B41632">
        <w:rPr>
          <w:bCs/>
          <w:sz w:val="24"/>
          <w:szCs w:val="24"/>
        </w:rPr>
        <w:t xml:space="preserve"> (2023)</w:t>
      </w:r>
      <w:r w:rsidR="00466419">
        <w:rPr>
          <w:bCs/>
          <w:sz w:val="24"/>
          <w:szCs w:val="24"/>
        </w:rPr>
        <w:t xml:space="preserve">. </w:t>
      </w:r>
      <w:r w:rsidR="00EA2A32">
        <w:rPr>
          <w:bCs/>
          <w:sz w:val="24"/>
          <w:szCs w:val="24"/>
        </w:rPr>
        <w:t xml:space="preserve">OSR was surveyed </w:t>
      </w:r>
      <w:r w:rsidR="00B41632">
        <w:rPr>
          <w:bCs/>
          <w:sz w:val="24"/>
          <w:szCs w:val="24"/>
        </w:rPr>
        <w:t>by</w:t>
      </w:r>
      <w:r w:rsidR="00EA2A32">
        <w:rPr>
          <w:bCs/>
          <w:sz w:val="24"/>
          <w:szCs w:val="24"/>
        </w:rPr>
        <w:t xml:space="preserve"> recording the sex of 200 plants along parallel transects </w:t>
      </w:r>
      <w:r w:rsidR="00337340">
        <w:rPr>
          <w:bCs/>
          <w:sz w:val="24"/>
          <w:szCs w:val="24"/>
        </w:rPr>
        <w:t xml:space="preserve">horizontal to the slope. </w:t>
      </w:r>
      <w:r w:rsidR="00466419">
        <w:rPr>
          <w:bCs/>
          <w:sz w:val="24"/>
          <w:szCs w:val="24"/>
        </w:rPr>
        <w:t>The East Krummholz site</w:t>
      </w:r>
      <w:r w:rsidR="00344A26">
        <w:rPr>
          <w:bCs/>
          <w:sz w:val="24"/>
          <w:szCs w:val="24"/>
        </w:rPr>
        <w:t xml:space="preserve"> was at 11,348 feet in elevation</w:t>
      </w:r>
      <w:r w:rsidR="00BD0D39">
        <w:rPr>
          <w:bCs/>
          <w:sz w:val="24"/>
          <w:szCs w:val="24"/>
        </w:rPr>
        <w:t>, just above tree line on an east facing slope.</w:t>
      </w:r>
      <w:r w:rsidR="00466419">
        <w:rPr>
          <w:bCs/>
          <w:sz w:val="24"/>
          <w:szCs w:val="24"/>
        </w:rPr>
        <w:t xml:space="preserve"> </w:t>
      </w:r>
      <w:r w:rsidR="002B2106">
        <w:rPr>
          <w:bCs/>
          <w:sz w:val="24"/>
          <w:szCs w:val="24"/>
        </w:rPr>
        <w:t>The West Knoll site was at 11,845</w:t>
      </w:r>
      <w:r w:rsidR="00EC5F6C">
        <w:rPr>
          <w:bCs/>
          <w:sz w:val="24"/>
          <w:szCs w:val="24"/>
        </w:rPr>
        <w:t xml:space="preserve"> ft in elevation</w:t>
      </w:r>
      <w:r w:rsidR="00BD0D39">
        <w:rPr>
          <w:bCs/>
          <w:sz w:val="24"/>
          <w:szCs w:val="24"/>
        </w:rPr>
        <w:t>, near the top of the ridge on a south</w:t>
      </w:r>
      <w:r w:rsidR="00431637">
        <w:rPr>
          <w:bCs/>
          <w:sz w:val="24"/>
          <w:szCs w:val="24"/>
        </w:rPr>
        <w:t xml:space="preserve"> facing slope.</w:t>
      </w:r>
      <w:r w:rsidR="00085803">
        <w:rPr>
          <w:bCs/>
          <w:sz w:val="24"/>
          <w:szCs w:val="24"/>
        </w:rPr>
        <w:t xml:space="preserve"> The OSR</w:t>
      </w:r>
      <w:r w:rsidR="004B7F51">
        <w:rPr>
          <w:bCs/>
          <w:sz w:val="24"/>
          <w:szCs w:val="24"/>
        </w:rPr>
        <w:t xml:space="preserve"> </w:t>
      </w:r>
      <w:r w:rsidR="006F19DF">
        <w:rPr>
          <w:bCs/>
          <w:sz w:val="24"/>
          <w:szCs w:val="24"/>
        </w:rPr>
        <w:t>(proportion of hermaphrodites</w:t>
      </w:r>
      <w:r w:rsidR="00B41632">
        <w:rPr>
          <w:bCs/>
          <w:sz w:val="24"/>
          <w:szCs w:val="24"/>
        </w:rPr>
        <w:t xml:space="preserve"> in the population) </w:t>
      </w:r>
      <w:r w:rsidR="00AD0EC2">
        <w:rPr>
          <w:bCs/>
          <w:sz w:val="24"/>
          <w:szCs w:val="24"/>
        </w:rPr>
        <w:t xml:space="preserve">and 95% confidence intervals </w:t>
      </w:r>
      <w:r w:rsidR="004B7F51">
        <w:rPr>
          <w:bCs/>
          <w:sz w:val="24"/>
          <w:szCs w:val="24"/>
        </w:rPr>
        <w:t xml:space="preserve">of the East Krummholz and </w:t>
      </w:r>
      <w:commentRangeStart w:id="3"/>
      <w:r w:rsidR="004B7F51">
        <w:rPr>
          <w:bCs/>
          <w:sz w:val="24"/>
          <w:szCs w:val="24"/>
        </w:rPr>
        <w:t>West Knoll sites were 0.75</w:t>
      </w:r>
      <w:r w:rsidR="00AD0EC2">
        <w:rPr>
          <w:bCs/>
          <w:sz w:val="24"/>
          <w:szCs w:val="24"/>
        </w:rPr>
        <w:t xml:space="preserve"> (</w:t>
      </w:r>
      <w:r w:rsidR="00606A98">
        <w:rPr>
          <w:bCs/>
          <w:sz w:val="24"/>
          <w:szCs w:val="24"/>
        </w:rPr>
        <w:t>0.6</w:t>
      </w:r>
      <w:r w:rsidR="00AE2AA7">
        <w:rPr>
          <w:bCs/>
          <w:sz w:val="24"/>
          <w:szCs w:val="24"/>
        </w:rPr>
        <w:t>8, 0.80</w:t>
      </w:r>
      <w:r w:rsidR="00B72317">
        <w:rPr>
          <w:bCs/>
          <w:sz w:val="24"/>
          <w:szCs w:val="24"/>
        </w:rPr>
        <w:t>) and</w:t>
      </w:r>
      <w:r w:rsidR="004B7F51">
        <w:rPr>
          <w:bCs/>
          <w:sz w:val="24"/>
          <w:szCs w:val="24"/>
        </w:rPr>
        <w:t xml:space="preserve"> 0.</w:t>
      </w:r>
      <w:r w:rsidR="00AE2AA7">
        <w:rPr>
          <w:bCs/>
          <w:sz w:val="24"/>
          <w:szCs w:val="24"/>
        </w:rPr>
        <w:t>43 (0.</w:t>
      </w:r>
      <w:r w:rsidR="00B72317">
        <w:rPr>
          <w:bCs/>
          <w:sz w:val="24"/>
          <w:szCs w:val="24"/>
        </w:rPr>
        <w:t>36, 0.50)</w:t>
      </w:r>
      <w:r w:rsidR="004B7F51">
        <w:rPr>
          <w:bCs/>
          <w:sz w:val="24"/>
          <w:szCs w:val="24"/>
        </w:rPr>
        <w:t xml:space="preserve"> respectively.</w:t>
      </w:r>
      <w:commentRangeEnd w:id="3"/>
      <w:r w:rsidR="00AD1C9D">
        <w:rPr>
          <w:rStyle w:val="CommentReference"/>
          <w:rFonts w:asciiTheme="minorHAnsi" w:hAnsiTheme="minorHAnsi" w:cstheme="minorBidi"/>
        </w:rPr>
        <w:commentReference w:id="3"/>
      </w:r>
    </w:p>
    <w:p w14:paraId="3142662C" w14:textId="77777777" w:rsidR="002D32B0" w:rsidRDefault="002D32B0" w:rsidP="002E4C03">
      <w:pPr>
        <w:pStyle w:val="ECNormal"/>
        <w:ind w:firstLine="0"/>
        <w:rPr>
          <w:bCs/>
          <w:sz w:val="24"/>
          <w:szCs w:val="24"/>
          <w:u w:val="single"/>
        </w:rPr>
      </w:pPr>
    </w:p>
    <w:p w14:paraId="69D33AC9" w14:textId="386C63EE" w:rsidR="00FC2DA1" w:rsidRDefault="00902D6E" w:rsidP="002E4C03">
      <w:pPr>
        <w:pStyle w:val="ECNormal"/>
        <w:ind w:firstLine="0"/>
        <w:rPr>
          <w:bCs/>
          <w:sz w:val="24"/>
          <w:szCs w:val="24"/>
        </w:rPr>
      </w:pPr>
      <w:r w:rsidRPr="00FC2DA1">
        <w:rPr>
          <w:bCs/>
          <w:sz w:val="24"/>
          <w:szCs w:val="24"/>
          <w:u w:val="single"/>
        </w:rPr>
        <w:lastRenderedPageBreak/>
        <w:t>Pre-fertilization experiment</w:t>
      </w:r>
    </w:p>
    <w:p w14:paraId="1AD554B3" w14:textId="77777777" w:rsidR="00101265" w:rsidRDefault="001927EF" w:rsidP="002E4C03">
      <w:pPr>
        <w:pStyle w:val="ECNormal"/>
        <w:ind w:firstLine="360"/>
        <w:rPr>
          <w:bCs/>
          <w:sz w:val="24"/>
          <w:szCs w:val="24"/>
        </w:rPr>
      </w:pPr>
      <w:r>
        <w:rPr>
          <w:bCs/>
          <w:sz w:val="24"/>
          <w:szCs w:val="24"/>
        </w:rPr>
        <w:t xml:space="preserve">We </w:t>
      </w:r>
      <w:r w:rsidR="00ED3BFA">
        <w:rPr>
          <w:bCs/>
          <w:sz w:val="24"/>
          <w:szCs w:val="24"/>
        </w:rPr>
        <w:t xml:space="preserve">compared floral traits, pollen deposition, and pollen removal between female and hermaphrodites and between </w:t>
      </w:r>
      <w:r w:rsidR="008B1C0D">
        <w:rPr>
          <w:bCs/>
          <w:sz w:val="24"/>
          <w:szCs w:val="24"/>
        </w:rPr>
        <w:t xml:space="preserve">sites with different operational sex ratios. </w:t>
      </w:r>
      <w:r w:rsidR="000240E7">
        <w:rPr>
          <w:bCs/>
          <w:sz w:val="24"/>
          <w:szCs w:val="24"/>
        </w:rPr>
        <w:t xml:space="preserve">We marked 30 female and hermaphrodite plants in both sites. </w:t>
      </w:r>
      <w:r w:rsidR="00B253A6">
        <w:rPr>
          <w:bCs/>
          <w:sz w:val="24"/>
          <w:szCs w:val="24"/>
        </w:rPr>
        <w:t xml:space="preserve">During flowering, three buds were marked the day before flowering </w:t>
      </w:r>
      <w:r w:rsidR="00B4325B">
        <w:rPr>
          <w:bCs/>
          <w:sz w:val="24"/>
          <w:szCs w:val="24"/>
        </w:rPr>
        <w:t xml:space="preserve">and </w:t>
      </w:r>
      <w:r w:rsidR="00C86A65">
        <w:rPr>
          <w:bCs/>
          <w:sz w:val="24"/>
          <w:szCs w:val="24"/>
        </w:rPr>
        <w:t>one bud was collected and placed in 70</w:t>
      </w:r>
      <w:r w:rsidR="00FF64B3">
        <w:rPr>
          <w:bCs/>
          <w:sz w:val="24"/>
          <w:szCs w:val="24"/>
        </w:rPr>
        <w:t xml:space="preserve">% ethanol for storage. Four days after the bud opened, the marked flowers were collected. </w:t>
      </w:r>
      <w:r w:rsidR="002C0C43">
        <w:rPr>
          <w:bCs/>
          <w:sz w:val="24"/>
          <w:szCs w:val="24"/>
        </w:rPr>
        <w:t xml:space="preserve">We established that day four had maximum pollen deposition in a pilot study the year prior to this experiment. </w:t>
      </w:r>
      <w:r w:rsidR="00C54124">
        <w:rPr>
          <w:bCs/>
          <w:sz w:val="24"/>
          <w:szCs w:val="24"/>
        </w:rPr>
        <w:t>T</w:t>
      </w:r>
      <w:r w:rsidR="00CD6244">
        <w:rPr>
          <w:bCs/>
          <w:sz w:val="24"/>
          <w:szCs w:val="24"/>
        </w:rPr>
        <w:t xml:space="preserve">he </w:t>
      </w:r>
      <w:r w:rsidR="007B66B1">
        <w:rPr>
          <w:bCs/>
          <w:sz w:val="24"/>
          <w:szCs w:val="24"/>
        </w:rPr>
        <w:t xml:space="preserve">anthers </w:t>
      </w:r>
      <w:r w:rsidR="00CD6244">
        <w:rPr>
          <w:bCs/>
          <w:sz w:val="24"/>
          <w:szCs w:val="24"/>
        </w:rPr>
        <w:t xml:space="preserve">still attached to </w:t>
      </w:r>
      <w:r w:rsidR="00B60EA7">
        <w:rPr>
          <w:bCs/>
          <w:sz w:val="24"/>
          <w:szCs w:val="24"/>
        </w:rPr>
        <w:t>each</w:t>
      </w:r>
      <w:r w:rsidR="00CD6244">
        <w:rPr>
          <w:bCs/>
          <w:sz w:val="24"/>
          <w:szCs w:val="24"/>
        </w:rPr>
        <w:t xml:space="preserve"> collected </w:t>
      </w:r>
      <w:r w:rsidR="00B60EA7">
        <w:rPr>
          <w:bCs/>
          <w:sz w:val="24"/>
          <w:szCs w:val="24"/>
        </w:rPr>
        <w:t>flower</w:t>
      </w:r>
      <w:r w:rsidR="00CD6244">
        <w:rPr>
          <w:bCs/>
          <w:sz w:val="24"/>
          <w:szCs w:val="24"/>
        </w:rPr>
        <w:t xml:space="preserve"> </w:t>
      </w:r>
      <w:r w:rsidR="007B66B1">
        <w:rPr>
          <w:bCs/>
          <w:sz w:val="24"/>
          <w:szCs w:val="24"/>
        </w:rPr>
        <w:t xml:space="preserve">were removed </w:t>
      </w:r>
      <w:r w:rsidR="00CD6244">
        <w:rPr>
          <w:bCs/>
          <w:sz w:val="24"/>
          <w:szCs w:val="24"/>
        </w:rPr>
        <w:t xml:space="preserve">and </w:t>
      </w:r>
      <w:r w:rsidR="007B66B1">
        <w:rPr>
          <w:bCs/>
          <w:sz w:val="24"/>
          <w:szCs w:val="24"/>
        </w:rPr>
        <w:t xml:space="preserve">placed in one microcentrifuge tube with 70% ethanol. The </w:t>
      </w:r>
      <w:r w:rsidR="00B44AFB">
        <w:rPr>
          <w:bCs/>
          <w:sz w:val="24"/>
          <w:szCs w:val="24"/>
        </w:rPr>
        <w:t xml:space="preserve">full </w:t>
      </w:r>
      <w:r w:rsidR="007B66B1">
        <w:rPr>
          <w:bCs/>
          <w:sz w:val="24"/>
          <w:szCs w:val="24"/>
        </w:rPr>
        <w:t xml:space="preserve">pistil </w:t>
      </w:r>
      <w:r w:rsidR="00B60EA7">
        <w:rPr>
          <w:bCs/>
          <w:sz w:val="24"/>
          <w:szCs w:val="24"/>
        </w:rPr>
        <w:t xml:space="preserve">from each collected flower </w:t>
      </w:r>
      <w:r w:rsidR="007B66B1">
        <w:rPr>
          <w:bCs/>
          <w:sz w:val="24"/>
          <w:szCs w:val="24"/>
        </w:rPr>
        <w:t xml:space="preserve">was placed in </w:t>
      </w:r>
      <w:r w:rsidR="0049538B">
        <w:rPr>
          <w:bCs/>
          <w:sz w:val="24"/>
          <w:szCs w:val="24"/>
        </w:rPr>
        <w:t xml:space="preserve">a microcentrifuge tube with </w:t>
      </w:r>
      <w:r w:rsidR="00B44AFB">
        <w:rPr>
          <w:bCs/>
          <w:sz w:val="24"/>
          <w:szCs w:val="24"/>
        </w:rPr>
        <w:t>3 parts acetic acid:1 part 100% ethanol</w:t>
      </w:r>
      <w:r w:rsidR="000563B6">
        <w:rPr>
          <w:bCs/>
          <w:sz w:val="24"/>
          <w:szCs w:val="24"/>
        </w:rPr>
        <w:t xml:space="preserve"> for 24 hours</w:t>
      </w:r>
      <w:r w:rsidR="0007339C">
        <w:rPr>
          <w:bCs/>
          <w:sz w:val="24"/>
          <w:szCs w:val="24"/>
        </w:rPr>
        <w:t xml:space="preserve"> for fixation before the pistil was transferred to </w:t>
      </w:r>
      <w:r w:rsidR="00903764">
        <w:rPr>
          <w:bCs/>
          <w:sz w:val="24"/>
          <w:szCs w:val="24"/>
        </w:rPr>
        <w:t>70% ethanol</w:t>
      </w:r>
      <w:r w:rsidR="004C6324">
        <w:rPr>
          <w:bCs/>
          <w:sz w:val="24"/>
          <w:szCs w:val="24"/>
        </w:rPr>
        <w:t xml:space="preserve"> following </w:t>
      </w:r>
      <w:r w:rsidR="00770BB3">
        <w:rPr>
          <w:bCs/>
          <w:sz w:val="24"/>
          <w:szCs w:val="24"/>
        </w:rPr>
        <w:t>a</w:t>
      </w:r>
      <w:r w:rsidR="004C6324">
        <w:rPr>
          <w:bCs/>
          <w:sz w:val="24"/>
          <w:szCs w:val="24"/>
        </w:rPr>
        <w:t xml:space="preserve"> protocol from </w:t>
      </w:r>
      <w:r w:rsidR="000A0A6B">
        <w:rPr>
          <w:bCs/>
          <w:sz w:val="24"/>
          <w:szCs w:val="24"/>
        </w:rPr>
        <w:t>Kearns and Inouye (1993)</w:t>
      </w:r>
      <w:r w:rsidR="0062065E">
        <w:rPr>
          <w:bCs/>
          <w:sz w:val="24"/>
          <w:szCs w:val="24"/>
        </w:rPr>
        <w:t xml:space="preserve">. </w:t>
      </w:r>
    </w:p>
    <w:p w14:paraId="43D7BDAD" w14:textId="2428E8AD" w:rsidR="00387B57" w:rsidRDefault="00AC2399" w:rsidP="002E4C03">
      <w:pPr>
        <w:pStyle w:val="ECNormal"/>
        <w:ind w:firstLine="360"/>
        <w:rPr>
          <w:bCs/>
          <w:sz w:val="24"/>
          <w:szCs w:val="24"/>
        </w:rPr>
      </w:pPr>
      <w:r>
        <w:rPr>
          <w:bCs/>
          <w:sz w:val="24"/>
          <w:szCs w:val="24"/>
        </w:rPr>
        <w:t xml:space="preserve">Flowers on each plant were marked and collected three times during the course of this experiment, if plants were still in flower. </w:t>
      </w:r>
      <w:r w:rsidR="002B4A63">
        <w:rPr>
          <w:bCs/>
          <w:sz w:val="24"/>
          <w:szCs w:val="24"/>
        </w:rPr>
        <w:t xml:space="preserve">Additional plants were added to the dataset in the East Krummholz site, because individuals that were originally marked in week one were finished flowering. </w:t>
      </w:r>
      <w:r w:rsidR="002C1A8E">
        <w:rPr>
          <w:bCs/>
          <w:sz w:val="24"/>
          <w:szCs w:val="24"/>
        </w:rPr>
        <w:t xml:space="preserve">Each day the plants were marked, the number of female and hermaphrodite plants within </w:t>
      </w:r>
      <w:r w:rsidR="00101265">
        <w:rPr>
          <w:bCs/>
          <w:sz w:val="24"/>
          <w:szCs w:val="24"/>
        </w:rPr>
        <w:t xml:space="preserve">a 1-meter distance from the focal plant were recorded to obtain a micro sex ratio. </w:t>
      </w:r>
    </w:p>
    <w:p w14:paraId="35C1DC33" w14:textId="74538E0F" w:rsidR="00902D6E" w:rsidRDefault="00770BB3" w:rsidP="002E4C03">
      <w:pPr>
        <w:pStyle w:val="ECNormal"/>
        <w:ind w:firstLine="360"/>
        <w:rPr>
          <w:bCs/>
          <w:color w:val="E97132" w:themeColor="accent2"/>
          <w:sz w:val="24"/>
          <w:szCs w:val="24"/>
        </w:rPr>
      </w:pPr>
      <w:r>
        <w:rPr>
          <w:bCs/>
          <w:sz w:val="24"/>
          <w:szCs w:val="24"/>
        </w:rPr>
        <w:t>Stigmas were measured to the nearest millimeter using a r</w:t>
      </w:r>
      <w:r w:rsidR="00D0512D">
        <w:rPr>
          <w:bCs/>
          <w:sz w:val="24"/>
          <w:szCs w:val="24"/>
        </w:rPr>
        <w:t xml:space="preserve">uler and the whole pistil was mounted on a microscope slide. </w:t>
      </w:r>
      <w:r w:rsidR="0012331A">
        <w:rPr>
          <w:bCs/>
          <w:sz w:val="24"/>
          <w:szCs w:val="24"/>
        </w:rPr>
        <w:t>The number of Caryophyllaceae pollen grains on each stigma and the number of o</w:t>
      </w:r>
      <w:r w:rsidR="003F15C3">
        <w:rPr>
          <w:bCs/>
          <w:sz w:val="24"/>
          <w:szCs w:val="24"/>
        </w:rPr>
        <w:t xml:space="preserve">vules in the ovary were counted using </w:t>
      </w:r>
      <w:r w:rsidR="00045B28">
        <w:rPr>
          <w:bCs/>
          <w:sz w:val="24"/>
          <w:szCs w:val="24"/>
        </w:rPr>
        <w:t xml:space="preserve">a light microscope </w:t>
      </w:r>
      <w:r w:rsidR="006C0CD8" w:rsidRPr="006C0CD8">
        <w:rPr>
          <w:bCs/>
          <w:sz w:val="24"/>
          <w:szCs w:val="24"/>
        </w:rPr>
        <w:t>(Accu-Scope®</w:t>
      </w:r>
      <w:r w:rsidR="00045B28">
        <w:rPr>
          <w:bCs/>
          <w:sz w:val="24"/>
          <w:szCs w:val="24"/>
        </w:rPr>
        <w:t xml:space="preserve"> </w:t>
      </w:r>
      <w:r w:rsidR="006C0CD8" w:rsidRPr="006C0CD8">
        <w:rPr>
          <w:bCs/>
          <w:sz w:val="24"/>
          <w:szCs w:val="24"/>
        </w:rPr>
        <w:t>EXI-310)</w:t>
      </w:r>
      <w:r w:rsidR="00045B28">
        <w:rPr>
          <w:bCs/>
          <w:sz w:val="24"/>
          <w:szCs w:val="24"/>
        </w:rPr>
        <w:t xml:space="preserve">. </w:t>
      </w:r>
    </w:p>
    <w:p w14:paraId="6B89BB39" w14:textId="77777777" w:rsidR="00387B57" w:rsidRPr="00FC2DA1" w:rsidRDefault="00387B57" w:rsidP="002E4C03">
      <w:pPr>
        <w:pStyle w:val="ECNormal"/>
        <w:ind w:firstLine="0"/>
        <w:rPr>
          <w:bCs/>
          <w:sz w:val="24"/>
          <w:szCs w:val="24"/>
        </w:rPr>
      </w:pPr>
    </w:p>
    <w:p w14:paraId="54810699" w14:textId="7AA0D6E6" w:rsidR="00FC2DA1" w:rsidRDefault="00902D6E" w:rsidP="002E4C03">
      <w:pPr>
        <w:pStyle w:val="NormalWeb"/>
        <w:spacing w:before="0" w:beforeAutospacing="0" w:after="0" w:afterAutospacing="0"/>
        <w:rPr>
          <w:bCs/>
          <w:i/>
          <w:iCs/>
        </w:rPr>
      </w:pPr>
      <w:r w:rsidRPr="00FC2DA1">
        <w:rPr>
          <w:bCs/>
          <w:u w:val="single"/>
        </w:rPr>
        <w:t>Post-fertilization experiment</w:t>
      </w:r>
    </w:p>
    <w:p w14:paraId="6402AB07" w14:textId="7159F12A" w:rsidR="004C3B9B" w:rsidRDefault="006238B5" w:rsidP="002E4C03">
      <w:pPr>
        <w:pStyle w:val="NormalWeb"/>
        <w:spacing w:before="0" w:beforeAutospacing="0" w:after="0" w:afterAutospacing="0"/>
        <w:ind w:firstLine="360"/>
        <w:rPr>
          <w:bCs/>
        </w:rPr>
      </w:pPr>
      <w:commentRangeStart w:id="4"/>
      <w:r w:rsidRPr="00C27278">
        <w:rPr>
          <w:bCs/>
          <w:i/>
          <w:iCs/>
          <w:noProof/>
          <w:sz w:val="22"/>
          <w:szCs w:val="22"/>
          <w14:ligatures w14:val="standardContextual"/>
        </w:rPr>
        <mc:AlternateContent>
          <mc:Choice Requires="wpg">
            <w:drawing>
              <wp:anchor distT="0" distB="0" distL="114300" distR="114300" simplePos="0" relativeHeight="251658240" behindDoc="1" locked="0" layoutInCell="1" allowOverlap="1" wp14:anchorId="2C252FCB" wp14:editId="03EB6E8B">
                <wp:simplePos x="0" y="0"/>
                <wp:positionH relativeFrom="column">
                  <wp:posOffset>3688080</wp:posOffset>
                </wp:positionH>
                <wp:positionV relativeFrom="paragraph">
                  <wp:posOffset>76200</wp:posOffset>
                </wp:positionV>
                <wp:extent cx="2621280" cy="3619500"/>
                <wp:effectExtent l="0" t="0" r="0" b="0"/>
                <wp:wrapTight wrapText="bothSides">
                  <wp:wrapPolygon edited="0">
                    <wp:start x="0" y="0"/>
                    <wp:lineTo x="0" y="16143"/>
                    <wp:lineTo x="471" y="21486"/>
                    <wp:lineTo x="21035" y="21486"/>
                    <wp:lineTo x="21349" y="0"/>
                    <wp:lineTo x="0" y="0"/>
                  </wp:wrapPolygon>
                </wp:wrapTight>
                <wp:docPr id="1631611444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621280" cy="3619500"/>
                          <a:chOff x="0" y="0"/>
                          <a:chExt cx="2621280" cy="3620181"/>
                        </a:xfrm>
                      </wpg:grpSpPr>
                      <wps:wsp>
                        <wps:cNvPr id="68823578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704971"/>
                            <a:ext cx="2621280" cy="9152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EAEEDD6" w14:textId="392FCBA2" w:rsidR="000561DE" w:rsidRPr="00620BED" w:rsidRDefault="000561DE" w:rsidP="000561DE">
                              <w:pP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</w:pPr>
                              <w:r w:rsidRPr="00620BED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Figure </w:t>
                              </w:r>
                              <w:r w:rsidR="00AB25B1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i/>
                                  <w:iCs/>
                                  <w:sz w:val="20"/>
                                  <w:szCs w:val="20"/>
                                </w:rPr>
                                <w:t>XX</w:t>
                              </w:r>
                              <w:r w:rsidRPr="00620BED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i/>
                                  <w:iCs/>
                                  <w:sz w:val="20"/>
                                  <w:szCs w:val="20"/>
                                </w:rPr>
                                <w:t>.</w:t>
                              </w:r>
                              <w:r w:rsidRPr="00620BED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 (A) Crossing treatments on the plants with transparent circles indicating pollinator exclusion contraptions. (B) Predicted outcomes for viable seed number for the crossing treatments.</w:t>
                              </w:r>
                            </w:p>
                            <w:p w14:paraId="47E7149E" w14:textId="77777777" w:rsidR="000561DE" w:rsidRDefault="000561DE" w:rsidP="000561DE"/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704151509" name="Picture 1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9195" t="12285" r="29951" b="11257"/>
                          <a:stretch/>
                        </pic:blipFill>
                        <pic:spPr bwMode="auto">
                          <a:xfrm>
                            <a:off x="0" y="0"/>
                            <a:ext cx="2567940" cy="27038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2C252FCB" id="Group 11" o:spid="_x0000_s1026" style="position:absolute;left:0;text-align:left;margin-left:290.4pt;margin-top:6pt;width:206.4pt;height:285pt;z-index:-251658240" coordsize="26212,3620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top:27049;width:26212;height:915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" filled="f" stroked="f">
                  <v:textbox>
                    <w:txbxContent>
                      <w:p w14:paraId="6EAEEDD6" w14:textId="392FCBA2" w:rsidR="000561DE" w:rsidRPr="00620BED" w:rsidRDefault="000561DE" w:rsidP="000561DE">
                        <w:pP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</w:pPr>
                        <w:r w:rsidRPr="00620BED">
                          <w:rPr>
                            <w:rFonts w:ascii="Times New Roman" w:hAnsi="Times New Roman" w:cs="Times New Roman"/>
                            <w:b/>
                            <w:bCs/>
                            <w:i/>
                            <w:iCs/>
                            <w:sz w:val="20"/>
                            <w:szCs w:val="20"/>
                          </w:rPr>
                          <w:t xml:space="preserve">Figure </w:t>
                        </w:r>
                        <w:r w:rsidR="00AB25B1">
                          <w:rPr>
                            <w:rFonts w:ascii="Times New Roman" w:hAnsi="Times New Roman" w:cs="Times New Roman"/>
                            <w:b/>
                            <w:bCs/>
                            <w:i/>
                            <w:iCs/>
                            <w:sz w:val="20"/>
                            <w:szCs w:val="20"/>
                          </w:rPr>
                          <w:t>XX</w:t>
                        </w:r>
                        <w:r w:rsidRPr="00620BED">
                          <w:rPr>
                            <w:rFonts w:ascii="Times New Roman" w:hAnsi="Times New Roman" w:cs="Times New Roman"/>
                            <w:b/>
                            <w:bCs/>
                            <w:i/>
                            <w:iCs/>
                            <w:sz w:val="20"/>
                            <w:szCs w:val="20"/>
                          </w:rPr>
                          <w:t>.</w:t>
                        </w:r>
                        <w:r w:rsidRPr="00620BED"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 (A) Crossing treatments on the plants with transparent circles indicating pollinator exclusion contraptions. (B) Predicted outcomes for viable seed number for the crossing treatments.</w:t>
                        </w:r>
                      </w:p>
                      <w:p w14:paraId="47E7149E" w14:textId="77777777" w:rsidR="000561DE" w:rsidRDefault="000561DE" w:rsidP="000561DE"/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0" o:spid="_x0000_s1028" type="#_x0000_t75" style="position:absolute;width:25679;height:270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">
                  <v:imagedata r:id="rId11" o:title="" croptop="8051f" cropbottom="7377f" cropleft="19133f" cropright="19629f"/>
                </v:shape>
                <w10:wrap type="tight"/>
              </v:group>
            </w:pict>
          </mc:Fallback>
        </mc:AlternateContent>
      </w:r>
      <w:commentRangeEnd w:id="4"/>
      <w:r w:rsidR="001F5641">
        <w:rPr>
          <w:rStyle w:val="CommentReference"/>
          <w:rFonts w:asciiTheme="minorHAnsi" w:eastAsiaTheme="minorHAnsi" w:hAnsiTheme="minorHAnsi" w:cstheme="minorBidi"/>
        </w:rPr>
        <w:commentReference w:id="4"/>
      </w:r>
      <w:r w:rsidR="00BC1700">
        <w:rPr>
          <w:bCs/>
        </w:rPr>
        <w:t xml:space="preserve">We </w:t>
      </w:r>
      <w:r w:rsidR="00163F2E">
        <w:rPr>
          <w:bCs/>
        </w:rPr>
        <w:t xml:space="preserve">used a pollination experiment to compare the reproductive success of female and hermaphrodite plants. </w:t>
      </w:r>
      <w:r w:rsidR="00881F07">
        <w:rPr>
          <w:bCs/>
        </w:rPr>
        <w:t>We marked 30</w:t>
      </w:r>
      <w:r w:rsidR="0083789A">
        <w:rPr>
          <w:bCs/>
        </w:rPr>
        <w:t xml:space="preserve"> female and 30 hermaphrodite</w:t>
      </w:r>
      <w:r w:rsidR="00881F07">
        <w:rPr>
          <w:bCs/>
        </w:rPr>
        <w:t xml:space="preserve"> </w:t>
      </w:r>
      <w:r w:rsidR="00881F07">
        <w:rPr>
          <w:bCs/>
          <w:i/>
          <w:iCs/>
        </w:rPr>
        <w:t xml:space="preserve">S. acaulis </w:t>
      </w:r>
      <w:r w:rsidR="00881F07">
        <w:rPr>
          <w:bCs/>
        </w:rPr>
        <w:t xml:space="preserve">plants </w:t>
      </w:r>
      <w:r w:rsidR="0083789A">
        <w:rPr>
          <w:bCs/>
        </w:rPr>
        <w:t xml:space="preserve">at the West Knoll </w:t>
      </w:r>
      <w:r w:rsidR="00D63B2B">
        <w:rPr>
          <w:bCs/>
        </w:rPr>
        <w:t xml:space="preserve">and the East Krummholz sites. </w:t>
      </w:r>
      <w:r w:rsidR="009B1813">
        <w:rPr>
          <w:bCs/>
        </w:rPr>
        <w:t>The pollination experiment had four crossing treatments for hermaphrodites</w:t>
      </w:r>
      <w:r w:rsidR="0044107D">
        <w:rPr>
          <w:bCs/>
        </w:rPr>
        <w:t xml:space="preserve"> (</w:t>
      </w:r>
      <w:r w:rsidR="00A65683">
        <w:rPr>
          <w:bCs/>
        </w:rPr>
        <w:t xml:space="preserve">no pollen, open pollinated, outcrossed, and selfed) </w:t>
      </w:r>
      <w:r w:rsidR="009B1813">
        <w:rPr>
          <w:bCs/>
        </w:rPr>
        <w:t>and three from females</w:t>
      </w:r>
      <w:r w:rsidR="00A65683">
        <w:rPr>
          <w:bCs/>
        </w:rPr>
        <w:t xml:space="preserve"> (all treatments </w:t>
      </w:r>
      <w:r w:rsidR="00881F07">
        <w:rPr>
          <w:bCs/>
        </w:rPr>
        <w:t>except selfed)</w:t>
      </w:r>
      <w:r w:rsidR="009B1813">
        <w:rPr>
          <w:bCs/>
        </w:rPr>
        <w:t xml:space="preserve">. </w:t>
      </w:r>
      <w:r w:rsidR="00A936A3">
        <w:rPr>
          <w:bCs/>
        </w:rPr>
        <w:t xml:space="preserve">To apply the treatments, we </w:t>
      </w:r>
      <w:r w:rsidR="00DE210F">
        <w:rPr>
          <w:bCs/>
        </w:rPr>
        <w:t>selected four (or three) buds that would open the next day</w:t>
      </w:r>
      <w:r w:rsidR="007B7A03">
        <w:rPr>
          <w:bCs/>
        </w:rPr>
        <w:t xml:space="preserve">. </w:t>
      </w:r>
      <w:r w:rsidR="00440E55">
        <w:rPr>
          <w:bCs/>
        </w:rPr>
        <w:t>For the open pollination treatment, w</w:t>
      </w:r>
      <w:r w:rsidR="007B7A03">
        <w:rPr>
          <w:bCs/>
        </w:rPr>
        <w:t xml:space="preserve">e marked </w:t>
      </w:r>
      <w:r w:rsidR="000B64C4">
        <w:rPr>
          <w:bCs/>
        </w:rPr>
        <w:t>one bud by placing a dot on the</w:t>
      </w:r>
      <w:r w:rsidR="007B7A03">
        <w:rPr>
          <w:bCs/>
        </w:rPr>
        <w:t xml:space="preserve"> calyx</w:t>
      </w:r>
      <w:r w:rsidR="00250921">
        <w:rPr>
          <w:bCs/>
        </w:rPr>
        <w:t xml:space="preserve"> </w:t>
      </w:r>
      <w:r w:rsidR="007B7A03">
        <w:rPr>
          <w:bCs/>
        </w:rPr>
        <w:t>with an oil-based marker</w:t>
      </w:r>
      <w:r w:rsidR="00250921">
        <w:rPr>
          <w:bCs/>
        </w:rPr>
        <w:t xml:space="preserve"> and</w:t>
      </w:r>
      <w:r w:rsidR="00B465BD">
        <w:rPr>
          <w:bCs/>
        </w:rPr>
        <w:t xml:space="preserve"> by</w:t>
      </w:r>
      <w:r w:rsidR="00250921">
        <w:rPr>
          <w:bCs/>
        </w:rPr>
        <w:t xml:space="preserve"> </w:t>
      </w:r>
      <w:r w:rsidR="000B64C4">
        <w:rPr>
          <w:bCs/>
        </w:rPr>
        <w:t>inserting</w:t>
      </w:r>
      <w:r w:rsidR="00250921">
        <w:rPr>
          <w:bCs/>
        </w:rPr>
        <w:t xml:space="preserve"> a colored toothpick near the bud</w:t>
      </w:r>
      <w:r w:rsidR="000B64C4">
        <w:rPr>
          <w:bCs/>
        </w:rPr>
        <w:t>. No other manipulation was applied for the open pollination treatment</w:t>
      </w:r>
      <w:r w:rsidR="00440E55">
        <w:rPr>
          <w:bCs/>
        </w:rPr>
        <w:t xml:space="preserve">. For the three other treatments, we </w:t>
      </w:r>
      <w:r w:rsidR="00C055CA">
        <w:rPr>
          <w:bCs/>
        </w:rPr>
        <w:t xml:space="preserve">covered buds with a pollinator exclusion contraption fashioned from a </w:t>
      </w:r>
      <w:r w:rsidR="003C5679">
        <w:rPr>
          <w:bCs/>
        </w:rPr>
        <w:t xml:space="preserve">cut microcentrifuge tube and mesh. </w:t>
      </w:r>
      <w:r w:rsidR="007F0122">
        <w:rPr>
          <w:bCs/>
        </w:rPr>
        <w:t>The exclusion contraption</w:t>
      </w:r>
      <w:r w:rsidR="00B465BD">
        <w:rPr>
          <w:bCs/>
        </w:rPr>
        <w:t xml:space="preserve">s were </w:t>
      </w:r>
      <w:r w:rsidR="007F0122">
        <w:rPr>
          <w:bCs/>
        </w:rPr>
        <w:t xml:space="preserve">marked with different colors to designate the separate treatments. </w:t>
      </w:r>
      <w:r w:rsidR="004A4F06">
        <w:rPr>
          <w:bCs/>
        </w:rPr>
        <w:t xml:space="preserve">No other manipulation was applied to the no pollen treatment. </w:t>
      </w:r>
      <w:r w:rsidR="00A81894">
        <w:rPr>
          <w:bCs/>
        </w:rPr>
        <w:t xml:space="preserve">Three days later, </w:t>
      </w:r>
      <w:r w:rsidR="004E3305">
        <w:rPr>
          <w:bCs/>
        </w:rPr>
        <w:t xml:space="preserve">manual pollination </w:t>
      </w:r>
      <w:r w:rsidR="00017054">
        <w:rPr>
          <w:bCs/>
        </w:rPr>
        <w:t xml:space="preserve">by </w:t>
      </w:r>
      <w:r w:rsidR="00B93BB0">
        <w:rPr>
          <w:bCs/>
        </w:rPr>
        <w:t xml:space="preserve">pressing </w:t>
      </w:r>
      <w:r w:rsidR="00E12C18">
        <w:rPr>
          <w:bCs/>
        </w:rPr>
        <w:t>the anthers of one flower against the stigma of the focal flower was</w:t>
      </w:r>
      <w:r w:rsidR="004E3305">
        <w:rPr>
          <w:bCs/>
        </w:rPr>
        <w:t xml:space="preserve"> used to apply the outcrossed and selfed treatments. </w:t>
      </w:r>
      <w:r w:rsidR="003C0255">
        <w:rPr>
          <w:bCs/>
        </w:rPr>
        <w:t xml:space="preserve">For the outcrossed treatment, 2 flowers from 2 plants at least 10 meters away were collected </w:t>
      </w:r>
      <w:r w:rsidR="00804AEA">
        <w:rPr>
          <w:bCs/>
        </w:rPr>
        <w:t>and used for the pollination. For the selfed treatment on hermaphrodites only, two flowers were col</w:t>
      </w:r>
      <w:r w:rsidR="00170913">
        <w:rPr>
          <w:bCs/>
        </w:rPr>
        <w:t xml:space="preserve">lected from the same plant as the focal flower and </w:t>
      </w:r>
      <w:r w:rsidR="00170913">
        <w:rPr>
          <w:bCs/>
        </w:rPr>
        <w:lastRenderedPageBreak/>
        <w:t xml:space="preserve">used for the pollination. The pollinator exclusion contraptions were replaced over the flowers and left until </w:t>
      </w:r>
      <w:r w:rsidR="00451B13">
        <w:rPr>
          <w:bCs/>
        </w:rPr>
        <w:t xml:space="preserve">the flowers developed into fruit. Three weeks later, the fruit or remnant, unfertilized flowers from each treatment were collected. </w:t>
      </w:r>
      <w:r w:rsidR="00AA176F">
        <w:rPr>
          <w:bCs/>
        </w:rPr>
        <w:t>Fruit</w:t>
      </w:r>
      <w:r w:rsidR="00A73F7E">
        <w:rPr>
          <w:bCs/>
        </w:rPr>
        <w:t xml:space="preserve"> set, seed number, total seed mass per fruit, and </w:t>
      </w:r>
      <w:r w:rsidR="00B71FF3">
        <w:rPr>
          <w:bCs/>
        </w:rPr>
        <w:t xml:space="preserve">seed viability were recorded. We determined seed viability </w:t>
      </w:r>
      <w:r w:rsidR="00010300">
        <w:rPr>
          <w:bCs/>
        </w:rPr>
        <w:t>by whether the seeds germinated in a germination trial or not.</w:t>
      </w:r>
    </w:p>
    <w:p w14:paraId="00ED582C" w14:textId="77777777" w:rsidR="000561DE" w:rsidRDefault="000561DE" w:rsidP="002E4C03">
      <w:pPr>
        <w:pStyle w:val="NormalWeb"/>
        <w:spacing w:before="0" w:beforeAutospacing="0" w:after="0" w:afterAutospacing="0"/>
        <w:ind w:firstLine="360"/>
        <w:rPr>
          <w:bCs/>
        </w:rPr>
      </w:pPr>
    </w:p>
    <w:p w14:paraId="04221869" w14:textId="63D00ED9" w:rsidR="00FC2DA1" w:rsidRPr="00AB7A85" w:rsidRDefault="00902D6E" w:rsidP="002E4C03">
      <w:pPr>
        <w:pStyle w:val="NormalWeb"/>
        <w:spacing w:before="60" w:beforeAutospacing="0" w:after="0" w:afterAutospacing="0"/>
        <w:rPr>
          <w:bCs/>
          <w:u w:val="single"/>
        </w:rPr>
      </w:pPr>
      <w:r w:rsidRPr="00AB7A85">
        <w:rPr>
          <w:bCs/>
          <w:u w:val="single"/>
        </w:rPr>
        <w:t xml:space="preserve">Analysis </w:t>
      </w:r>
    </w:p>
    <w:p w14:paraId="52CA51EB" w14:textId="4294420C" w:rsidR="007A56C9" w:rsidRPr="00AB7A85" w:rsidRDefault="00B849D2" w:rsidP="002E4C03">
      <w:pPr>
        <w:pStyle w:val="NormalWeb"/>
        <w:spacing w:before="60" w:beforeAutospacing="0" w:after="0" w:afterAutospacing="0"/>
        <w:rPr>
          <w:i/>
          <w:iCs/>
        </w:rPr>
      </w:pPr>
      <w:r w:rsidRPr="00AB7A85">
        <w:rPr>
          <w:i/>
          <w:iCs/>
        </w:rPr>
        <w:t>Pre-fertilization</w:t>
      </w:r>
    </w:p>
    <w:p w14:paraId="5D52F97A" w14:textId="27EAEEB9" w:rsidR="006443AC" w:rsidRPr="00B2114F" w:rsidRDefault="006915F1" w:rsidP="00C26B5E">
      <w:pPr>
        <w:pStyle w:val="NormalWeb"/>
        <w:spacing w:before="60" w:beforeAutospacing="0" w:after="0" w:afterAutospacing="0"/>
        <w:ind w:firstLine="360"/>
      </w:pPr>
      <w:r>
        <w:t xml:space="preserve">Floral </w:t>
      </w:r>
      <w:r w:rsidR="00A3170C">
        <w:t>traits</w:t>
      </w:r>
      <w:r w:rsidR="0027605E">
        <w:t>, such as stigma length and ovule number,</w:t>
      </w:r>
      <w:r>
        <w:t xml:space="preserve"> </w:t>
      </w:r>
      <w:r w:rsidR="00A3170C">
        <w:t>were</w:t>
      </w:r>
      <w:r>
        <w:t xml:space="preserve"> analyzed using mixed eff</w:t>
      </w:r>
      <w:r w:rsidR="00A3170C">
        <w:t>ect</w:t>
      </w:r>
      <w:r w:rsidR="008152D0">
        <w:t>s</w:t>
      </w:r>
      <w:r w:rsidR="00A3170C">
        <w:t xml:space="preserve"> model</w:t>
      </w:r>
      <w:r w:rsidR="008152D0">
        <w:t>s</w:t>
      </w:r>
      <w:r w:rsidR="00A3170C">
        <w:t xml:space="preserve"> with </w:t>
      </w:r>
      <w:r w:rsidR="008152D0">
        <w:t xml:space="preserve">the general structure </w:t>
      </w:r>
      <w:r w:rsidR="00A3584B">
        <w:t xml:space="preserve">of </w:t>
      </w:r>
      <w:r w:rsidR="00B56E96">
        <w:t xml:space="preserve">sex, site, and the interaction between sex and site as fixed effects, and individual plant ID as the random effect. </w:t>
      </w:r>
      <w:r w:rsidR="00495672">
        <w:t>Stigma length was modeled using a linear regression (lmer</w:t>
      </w:r>
      <w:r w:rsidR="00A40429">
        <w:t xml:space="preserve">, </w:t>
      </w:r>
      <w:r w:rsidR="00A40429">
        <w:rPr>
          <w:i/>
          <w:iCs/>
        </w:rPr>
        <w:t>lme4</w:t>
      </w:r>
      <w:r w:rsidR="00A40429">
        <w:t xml:space="preserve">; </w:t>
      </w:r>
      <w:r w:rsidR="00A40429">
        <w:fldChar w:fldCharType="begin"/>
      </w:r>
      <w:r w:rsidR="00A40429">
        <w:instrText xml:space="preserve"> ADDIN EN.CITE &lt;EndNote&gt;&lt;Cite&gt;&lt;Author&gt;Douglas&lt;/Author&gt;&lt;Year&gt;2015&lt;/Year&gt;&lt;IDText&gt;Fitting Linear Mixed-Effects Models Using lme4&lt;/IDText&gt;&lt;DisplayText&gt;(Bates et al. 2015)&lt;/DisplayText&gt;&lt;record&gt;&lt;titles&gt;&lt;title&gt;Fitting Linear Mixed-Effects Models Using lme4&lt;/title&gt;&lt;secondary-title&gt;Journal of Statistical Software&lt;/secondary-title&gt;&lt;/titles&gt;&lt;pages&gt;1-48&lt;/pages&gt;&lt;number&gt;1&lt;/number&gt;&lt;contributors&gt;&lt;authors&gt;&lt;author&gt;Douglas Bates&lt;/author&gt;&lt;author&gt;Martin Maechler&lt;/author&gt;&lt;author&gt;Ben Bolker&lt;/author&gt;&lt;author&gt;Steve Walker&lt;/author&gt;&lt;/authors&gt;&lt;/contributors&gt;&lt;added-date format="utc"&gt;1681413810&lt;/added-date&gt;&lt;ref-type name="Journal Article"&gt;17&lt;/ref-type&gt;&lt;dates&gt;&lt;year&gt;2015&lt;/year&gt;&lt;/dates&gt;&lt;rec-number&gt;1178&lt;/rec-number&gt;&lt;last-updated-date format="utc"&gt;1681413810&lt;/last-updated-date&gt;&lt;electronic-resource-num&gt;10.18637/jss.v067.i01&lt;/electronic-resource-num&gt;&lt;volume&gt;67&lt;/volume&gt;&lt;/record&gt;&lt;/Cite&gt;&lt;/EndNote&gt;</w:instrText>
      </w:r>
      <w:r w:rsidR="00A40429">
        <w:fldChar w:fldCharType="separate"/>
      </w:r>
      <w:r w:rsidR="00A40429">
        <w:rPr>
          <w:noProof/>
        </w:rPr>
        <w:t>Bates et al. 2015)</w:t>
      </w:r>
      <w:r w:rsidR="00A40429">
        <w:fldChar w:fldCharType="end"/>
      </w:r>
      <w:r w:rsidR="00512DD7">
        <w:t>.</w:t>
      </w:r>
      <w:r w:rsidR="00495672">
        <w:t xml:space="preserve"> </w:t>
      </w:r>
      <w:r w:rsidR="0027605E">
        <w:t xml:space="preserve">Due to </w:t>
      </w:r>
      <w:r w:rsidR="00F72A88">
        <w:t>our interest in the presence of female function</w:t>
      </w:r>
      <w:r w:rsidR="00A75F3C">
        <w:t xml:space="preserve"> and an excess of ovaries with no ovules in our dataset</w:t>
      </w:r>
      <w:r w:rsidR="00F72A88">
        <w:t xml:space="preserve">, we used a </w:t>
      </w:r>
      <w:r w:rsidR="00A75F3C">
        <w:t xml:space="preserve">hurdle model approach for ovule number. </w:t>
      </w:r>
      <w:r w:rsidR="00F4072B">
        <w:t xml:space="preserve">Female function was modeled as a binary (with ovules, without ovules) using a generalized mixed effects model with </w:t>
      </w:r>
      <w:r w:rsidR="008152D0">
        <w:t>a binomial distribution</w:t>
      </w:r>
      <w:r w:rsidR="00512DD7">
        <w:t xml:space="preserve"> (glmer, </w:t>
      </w:r>
      <w:r w:rsidR="00512DD7">
        <w:rPr>
          <w:i/>
          <w:iCs/>
        </w:rPr>
        <w:t>lme4</w:t>
      </w:r>
      <w:r w:rsidR="00512DD7">
        <w:t>)</w:t>
      </w:r>
      <w:r w:rsidR="008152D0">
        <w:t xml:space="preserve">. Ovule number, given female function, was modeled using a generalized mixed effects model </w:t>
      </w:r>
      <w:r w:rsidR="00512DD7">
        <w:t>with a Poisson distribution</w:t>
      </w:r>
      <w:r w:rsidR="00B2114F">
        <w:t xml:space="preserve"> (glmer, </w:t>
      </w:r>
      <w:r w:rsidR="00B2114F">
        <w:rPr>
          <w:i/>
          <w:iCs/>
        </w:rPr>
        <w:t>lme4</w:t>
      </w:r>
      <w:r w:rsidR="00B2114F">
        <w:t>).</w:t>
      </w:r>
    </w:p>
    <w:p w14:paraId="553CC2E9" w14:textId="5A9FEE14" w:rsidR="00B2114F" w:rsidRPr="001E39D4" w:rsidRDefault="007353A5" w:rsidP="00C26B5E">
      <w:pPr>
        <w:pStyle w:val="NormalWeb"/>
        <w:spacing w:before="60" w:beforeAutospacing="0" w:after="0" w:afterAutospacing="0"/>
        <w:ind w:firstLine="360"/>
      </w:pPr>
      <w:r w:rsidRPr="001E39D4">
        <w:t xml:space="preserve">To test the effect of </w:t>
      </w:r>
      <w:r w:rsidR="00543DB1">
        <w:t>floral traits and micro sex ratio on</w:t>
      </w:r>
      <w:r w:rsidRPr="001E39D4">
        <w:t xml:space="preserve"> pollination, </w:t>
      </w:r>
      <w:r w:rsidR="00A765DE">
        <w:t xml:space="preserve">we </w:t>
      </w:r>
      <w:r w:rsidR="00CD1E73">
        <w:t xml:space="preserve">modeled </w:t>
      </w:r>
      <w:r w:rsidR="00963205">
        <w:t xml:space="preserve">the pollen count </w:t>
      </w:r>
      <w:r w:rsidR="00CD1E73">
        <w:t xml:space="preserve">as </w:t>
      </w:r>
      <w:r w:rsidR="002C102E">
        <w:t>the</w:t>
      </w:r>
      <w:r w:rsidR="00CD1E73">
        <w:t xml:space="preserve"> binary </w:t>
      </w:r>
      <w:r w:rsidR="00FB29E2">
        <w:t>variable</w:t>
      </w:r>
      <w:r w:rsidR="00F9456B">
        <w:t>, pollen deposition</w:t>
      </w:r>
      <w:r w:rsidR="00FB29E2">
        <w:t xml:space="preserve"> </w:t>
      </w:r>
      <w:r w:rsidR="00CD1E73">
        <w:t>(pollen deposition, no pollen deposition)</w:t>
      </w:r>
      <w:r w:rsidR="00AC253C">
        <w:t xml:space="preserve"> and pollen count, given pollen was deposited on the stigma</w:t>
      </w:r>
      <w:r w:rsidR="00207F1A" w:rsidRPr="001E39D4">
        <w:t xml:space="preserve">. </w:t>
      </w:r>
      <w:r w:rsidR="005309BB">
        <w:t xml:space="preserve">The general structure for </w:t>
      </w:r>
      <w:r w:rsidR="00F2073C">
        <w:t xml:space="preserve">the </w:t>
      </w:r>
      <w:r w:rsidR="005309BB">
        <w:t>model</w:t>
      </w:r>
      <w:r w:rsidR="00F2073C">
        <w:t xml:space="preserve"> </w:t>
      </w:r>
      <w:r w:rsidR="008B1468">
        <w:t>included</w:t>
      </w:r>
      <w:r w:rsidR="00851679">
        <w:t xml:space="preserve"> the fixed effects stigma length</w:t>
      </w:r>
      <w:r w:rsidR="003C4EB4">
        <w:t xml:space="preserve">, </w:t>
      </w:r>
      <w:r w:rsidR="00FB29E2">
        <w:t>micro sex ratio</w:t>
      </w:r>
      <w:r w:rsidR="00851679">
        <w:t xml:space="preserve">, sex, </w:t>
      </w:r>
      <w:r w:rsidR="00D66B6F">
        <w:t xml:space="preserve">and </w:t>
      </w:r>
      <w:r w:rsidR="00851679">
        <w:t xml:space="preserve">site, </w:t>
      </w:r>
      <w:r w:rsidR="006345CC">
        <w:t>and the three-way interactions with sex, site</w:t>
      </w:r>
      <w:r w:rsidR="008B1468">
        <w:t xml:space="preserve"> and stigma length or micro sex ratio. Plant</w:t>
      </w:r>
      <w:r w:rsidR="00543DB1">
        <w:t xml:space="preserve"> ID </w:t>
      </w:r>
      <w:r w:rsidR="008B1468">
        <w:t>was</w:t>
      </w:r>
      <w:r w:rsidR="00543DB1">
        <w:t xml:space="preserve"> a random effect</w:t>
      </w:r>
      <w:r w:rsidR="00682400">
        <w:t xml:space="preserve"> in the model</w:t>
      </w:r>
      <w:r w:rsidR="00543DB1">
        <w:t xml:space="preserve">. </w:t>
      </w:r>
      <w:r w:rsidR="00963205">
        <w:t>Pollen deposition was modeled using a negative binomial generalized m</w:t>
      </w:r>
      <w:r w:rsidR="007D2EB8">
        <w:t>i</w:t>
      </w:r>
      <w:r w:rsidR="00963205">
        <w:t>xed effects model</w:t>
      </w:r>
      <w:r w:rsidR="007D2EB8">
        <w:t xml:space="preserve"> </w:t>
      </w:r>
      <w:r w:rsidR="00CF5241">
        <w:t xml:space="preserve">(glmer.nb, </w:t>
      </w:r>
      <w:r w:rsidR="00971253">
        <w:rPr>
          <w:i/>
          <w:iCs/>
        </w:rPr>
        <w:t>lm</w:t>
      </w:r>
      <w:r w:rsidR="00C40F9B">
        <w:rPr>
          <w:i/>
          <w:iCs/>
        </w:rPr>
        <w:t>e4</w:t>
      </w:r>
      <w:r w:rsidR="00E222B6">
        <w:t xml:space="preserve">) </w:t>
      </w:r>
      <w:r w:rsidR="00EA264F" w:rsidRPr="001E39D4">
        <w:t xml:space="preserve">and pollen number using a </w:t>
      </w:r>
      <w:r w:rsidR="001E39D4" w:rsidRPr="001E39D4">
        <w:t xml:space="preserve">generalized mixed effects model with a Poisson distribution (glmer, </w:t>
      </w:r>
      <w:r w:rsidR="001E39D4" w:rsidRPr="001E39D4">
        <w:rPr>
          <w:i/>
          <w:iCs/>
        </w:rPr>
        <w:t>lme4</w:t>
      </w:r>
      <w:r w:rsidR="001E39D4" w:rsidRPr="001E39D4">
        <w:t>).</w:t>
      </w:r>
    </w:p>
    <w:p w14:paraId="4E422505" w14:textId="6936F647" w:rsidR="00DA481C" w:rsidRPr="0059294A" w:rsidRDefault="00D45AF5" w:rsidP="00D45AF5">
      <w:pPr>
        <w:pStyle w:val="NormalWeb"/>
        <w:spacing w:before="60" w:beforeAutospacing="0" w:after="0" w:afterAutospacing="0"/>
        <w:rPr>
          <w:i/>
          <w:iCs/>
        </w:rPr>
      </w:pPr>
      <w:r w:rsidRPr="0059294A">
        <w:rPr>
          <w:i/>
          <w:iCs/>
        </w:rPr>
        <w:t>Post-fertilization</w:t>
      </w:r>
    </w:p>
    <w:p w14:paraId="2D59157A" w14:textId="533BFA16" w:rsidR="00D45AF5" w:rsidRPr="00D45AF5" w:rsidRDefault="00A62C40" w:rsidP="00D45AF5">
      <w:pPr>
        <w:pStyle w:val="NormalWeb"/>
        <w:spacing w:before="60" w:beforeAutospacing="0" w:after="0" w:afterAutospacing="0"/>
        <w:ind w:firstLine="360"/>
      </w:pPr>
      <w:r w:rsidRPr="0059294A">
        <w:t xml:space="preserve">Fruit set, seed number, seed germination rate, and </w:t>
      </w:r>
      <w:r w:rsidR="009F6DAC" w:rsidRPr="0059294A">
        <w:t xml:space="preserve">the </w:t>
      </w:r>
      <w:r w:rsidRPr="0059294A">
        <w:t xml:space="preserve">cumulative reproductive output were analyzed using generalized linear models. </w:t>
      </w:r>
      <w:r w:rsidR="00200056" w:rsidRPr="0059294A">
        <w:t xml:space="preserve">The cumulative reproductive output was calculated by multiplying the fruit set (0,1) by the seed number and germination rate (proportion of seeds from a fruit that germinated). </w:t>
      </w:r>
      <w:r w:rsidR="007E2554" w:rsidRPr="0059294A">
        <w:t>T</w:t>
      </w:r>
      <w:r w:rsidR="009F6DAC" w:rsidRPr="0059294A">
        <w:t>he general model structure</w:t>
      </w:r>
      <w:r w:rsidR="001F157D" w:rsidRPr="0059294A">
        <w:t xml:space="preserve"> included t</w:t>
      </w:r>
      <w:r w:rsidR="007E2554" w:rsidRPr="0059294A">
        <w:t xml:space="preserve">he fixed effects sex, treatment, site, and the interactions between all </w:t>
      </w:r>
      <w:r w:rsidR="005645D8" w:rsidRPr="0059294A">
        <w:t xml:space="preserve">predictors. </w:t>
      </w:r>
      <w:r w:rsidR="001F157D" w:rsidRPr="0059294A">
        <w:t>Fruit set</w:t>
      </w:r>
      <w:r w:rsidR="0059294A" w:rsidRPr="0059294A">
        <w:t xml:space="preserve"> and the probability that seeds germinated were analyzed using a binomial distribution. Seed number and </w:t>
      </w:r>
      <w:r w:rsidR="009A1866" w:rsidRPr="0059294A">
        <w:t>cumulative</w:t>
      </w:r>
      <w:r w:rsidR="0059294A" w:rsidRPr="0059294A">
        <w:t xml:space="preserve"> reproductive output were analyzed with a Poisson distribution. </w:t>
      </w:r>
    </w:p>
    <w:p w14:paraId="218976AE" w14:textId="2AE23FCC" w:rsidR="00324098" w:rsidRDefault="009A1866" w:rsidP="00C26B5E">
      <w:pPr>
        <w:pStyle w:val="NormalWeb"/>
        <w:spacing w:before="60" w:beforeAutospacing="0" w:after="0" w:afterAutospacing="0"/>
        <w:ind w:firstLine="360"/>
      </w:pPr>
      <w:r>
        <w:t>All analyses were performed in R 4.4.1.</w:t>
      </w:r>
    </w:p>
    <w:p w14:paraId="7ED2454C" w14:textId="77777777" w:rsidR="009A1866" w:rsidRPr="00420803" w:rsidRDefault="009A1866" w:rsidP="009A1866">
      <w:pPr>
        <w:pStyle w:val="NormalWeb"/>
        <w:spacing w:before="60" w:beforeAutospacing="0" w:after="0" w:afterAutospacing="0"/>
      </w:pPr>
    </w:p>
    <w:p w14:paraId="6B2DB57F" w14:textId="1A6DE100" w:rsidR="007A56C9" w:rsidRPr="005D0A77" w:rsidRDefault="007A56C9" w:rsidP="002E4C03">
      <w:pPr>
        <w:pStyle w:val="NormalWeb"/>
        <w:spacing w:before="60" w:beforeAutospacing="0" w:after="0" w:afterAutospacing="0"/>
        <w:rPr>
          <w:b/>
          <w:bCs/>
        </w:rPr>
      </w:pPr>
      <w:r w:rsidRPr="005D0A77">
        <w:rPr>
          <w:b/>
          <w:bCs/>
        </w:rPr>
        <w:t>Results</w:t>
      </w:r>
    </w:p>
    <w:p w14:paraId="1EDD129F" w14:textId="56B4CA77" w:rsidR="002F3637" w:rsidRPr="007A2B98" w:rsidRDefault="002F3637" w:rsidP="002E4C03">
      <w:pPr>
        <w:pStyle w:val="NormalWeb"/>
        <w:spacing w:before="0" w:beforeAutospacing="0" w:after="0" w:afterAutospacing="0"/>
        <w:rPr>
          <w:b/>
          <w:bCs/>
          <w:i/>
          <w:iCs/>
          <w:u w:val="single"/>
        </w:rPr>
      </w:pPr>
      <w:r w:rsidRPr="007A2B98">
        <w:rPr>
          <w:b/>
          <w:bCs/>
          <w:i/>
          <w:iCs/>
          <w:u w:val="single"/>
        </w:rPr>
        <w:t>Pre-fertilization</w:t>
      </w:r>
    </w:p>
    <w:p w14:paraId="0F604D9E" w14:textId="0B24D3C6" w:rsidR="007A56C9" w:rsidRDefault="00F57BB2" w:rsidP="00CE075A">
      <w:pPr>
        <w:pStyle w:val="NormalWeb"/>
        <w:spacing w:before="0" w:beforeAutospacing="0" w:after="0" w:afterAutospacing="0"/>
        <w:rPr>
          <w:i/>
          <w:iCs/>
        </w:rPr>
      </w:pPr>
      <w:r>
        <w:rPr>
          <w:i/>
          <w:iCs/>
        </w:rPr>
        <w:t xml:space="preserve">How do floral traits differ between </w:t>
      </w:r>
      <w:r w:rsidR="00E860BF">
        <w:rPr>
          <w:i/>
          <w:iCs/>
        </w:rPr>
        <w:t>sexes and individuals?</w:t>
      </w:r>
    </w:p>
    <w:p w14:paraId="12451FA8" w14:textId="4153801A" w:rsidR="006F795E" w:rsidRDefault="00746155" w:rsidP="006F795E">
      <w:pPr>
        <w:pStyle w:val="NormalWeb"/>
        <w:spacing w:before="0" w:beforeAutospacing="0" w:after="0" w:afterAutospacing="0"/>
        <w:ind w:firstLine="360"/>
      </w:pPr>
      <w:r>
        <w:t xml:space="preserve">Females have stigmas that are </w:t>
      </w:r>
      <w:r w:rsidR="00225A29">
        <w:t>1.3</w:t>
      </w:r>
      <w:r w:rsidR="00E463EF">
        <w:t>3</w:t>
      </w:r>
      <w:r w:rsidR="00225A29">
        <w:t xml:space="preserve"> mm longer on average than hermaphrodite stigmas (</w:t>
      </w:r>
      <w:r w:rsidR="001B14D7">
        <w:t>χ</w:t>
      </w:r>
      <w:r w:rsidR="001B14D7">
        <w:rPr>
          <w:vertAlign w:val="superscript"/>
        </w:rPr>
        <w:t>2</w:t>
      </w:r>
      <w:r w:rsidR="00E7701E">
        <w:t>=</w:t>
      </w:r>
      <w:r w:rsidR="00AC3C7A">
        <w:t>46.523</w:t>
      </w:r>
      <w:r w:rsidR="00E7701E">
        <w:t xml:space="preserve">, p&lt;0.001). </w:t>
      </w:r>
      <w:r w:rsidR="000B7E40">
        <w:t xml:space="preserve">The stigma lengths </w:t>
      </w:r>
      <w:r w:rsidR="00637914">
        <w:t>did not differ across the</w:t>
      </w:r>
      <w:r w:rsidR="000B7E40">
        <w:t xml:space="preserve"> two populations</w:t>
      </w:r>
      <w:r w:rsidR="00DF3493">
        <w:t xml:space="preserve"> (</w:t>
      </w:r>
      <w:r w:rsidR="002311A1">
        <w:t>χ</w:t>
      </w:r>
      <w:r w:rsidR="002311A1">
        <w:rPr>
          <w:vertAlign w:val="superscript"/>
        </w:rPr>
        <w:t>2</w:t>
      </w:r>
      <w:r w:rsidR="002311A1">
        <w:t>=</w:t>
      </w:r>
      <w:r w:rsidR="00637914">
        <w:t>1.411</w:t>
      </w:r>
      <w:r w:rsidR="002311A1">
        <w:t>, p</w:t>
      </w:r>
      <w:r w:rsidR="00E86B8F">
        <w:t>=0.235</w:t>
      </w:r>
      <w:r w:rsidR="00715BD4">
        <w:t>)</w:t>
      </w:r>
      <w:r w:rsidR="000B7E40">
        <w:t>.</w:t>
      </w:r>
      <w:r w:rsidR="00757A5E">
        <w:t xml:space="preserve"> </w:t>
      </w:r>
      <w:r w:rsidR="006F795E">
        <w:t>Individual plants varied in the stigma lengths (χ</w:t>
      </w:r>
      <w:r w:rsidR="006F795E">
        <w:rPr>
          <w:vertAlign w:val="superscript"/>
        </w:rPr>
        <w:t>2</w:t>
      </w:r>
      <w:r w:rsidR="006F795E">
        <w:t>=31.</w:t>
      </w:r>
      <w:r w:rsidR="00011969">
        <w:t>866</w:t>
      </w:r>
      <w:r w:rsidR="006F795E">
        <w:t xml:space="preserve">, p&lt;0.001). </w:t>
      </w:r>
    </w:p>
    <w:p w14:paraId="119D6AD5" w14:textId="444676C1" w:rsidR="009362B8" w:rsidRDefault="003B7E41" w:rsidP="00F27D02">
      <w:pPr>
        <w:pStyle w:val="NormalWeb"/>
        <w:spacing w:before="0" w:beforeAutospacing="0" w:after="0" w:afterAutospacing="0"/>
        <w:ind w:firstLine="360"/>
      </w:pPr>
      <w:r>
        <w:t xml:space="preserve">The likelihood of producing ovules did not depend on </w:t>
      </w:r>
      <w:r w:rsidR="00484D5E">
        <w:t xml:space="preserve">sex </w:t>
      </w:r>
      <w:r w:rsidR="00EA61AC">
        <w:t>(χ</w:t>
      </w:r>
      <w:r w:rsidR="00EA61AC">
        <w:rPr>
          <w:vertAlign w:val="superscript"/>
        </w:rPr>
        <w:t>2</w:t>
      </w:r>
      <w:r w:rsidR="00EA61AC">
        <w:t>=</w:t>
      </w:r>
      <w:r w:rsidR="00484D5E">
        <w:t>1.049</w:t>
      </w:r>
      <w:r w:rsidR="00EA61AC">
        <w:t>, p</w:t>
      </w:r>
      <w:r w:rsidR="00484D5E">
        <w:t>=0.306</w:t>
      </w:r>
      <w:r w:rsidR="00EA61AC">
        <w:t>)</w:t>
      </w:r>
      <w:r w:rsidR="00E031FF">
        <w:t xml:space="preserve">, </w:t>
      </w:r>
      <w:r w:rsidR="00D426EE">
        <w:t xml:space="preserve">but plants from the </w:t>
      </w:r>
      <w:r w:rsidR="00B258DB">
        <w:t>East Krummholz site</w:t>
      </w:r>
      <w:r w:rsidR="00D426EE">
        <w:t xml:space="preserve"> were more likely to produce ovules than individuals from the </w:t>
      </w:r>
      <w:r w:rsidR="00180481">
        <w:t>West Knoll</w:t>
      </w:r>
      <w:r w:rsidR="00D426EE">
        <w:t xml:space="preserve"> site</w:t>
      </w:r>
      <w:r w:rsidR="00EA61AC">
        <w:t xml:space="preserve"> (χ</w:t>
      </w:r>
      <w:r w:rsidR="00EA61AC">
        <w:rPr>
          <w:vertAlign w:val="superscript"/>
        </w:rPr>
        <w:t>2</w:t>
      </w:r>
      <w:r w:rsidR="00EA61AC">
        <w:t>=</w:t>
      </w:r>
      <w:r w:rsidR="00180481">
        <w:t>6.13</w:t>
      </w:r>
      <w:r w:rsidR="009A1C5C">
        <w:t>4</w:t>
      </w:r>
      <w:r w:rsidR="00EA61AC">
        <w:t>, p</w:t>
      </w:r>
      <w:r w:rsidR="009C0BA8">
        <w:t>=0.</w:t>
      </w:r>
      <w:r w:rsidR="009A1C5C">
        <w:t>013</w:t>
      </w:r>
      <w:r w:rsidR="00EA61AC">
        <w:t>)</w:t>
      </w:r>
      <w:r w:rsidR="00CF4331">
        <w:t>.</w:t>
      </w:r>
      <w:r w:rsidR="00A91958">
        <w:t xml:space="preserve"> </w:t>
      </w:r>
      <w:r w:rsidR="00021146">
        <w:t xml:space="preserve">We found that the likelihood of producing </w:t>
      </w:r>
      <w:r w:rsidR="001F495D">
        <w:t>ovules was related to stigma length</w:t>
      </w:r>
      <w:r w:rsidR="00924456">
        <w:t xml:space="preserve"> (χ</w:t>
      </w:r>
      <w:r w:rsidR="00924456">
        <w:rPr>
          <w:vertAlign w:val="superscript"/>
        </w:rPr>
        <w:t>2</w:t>
      </w:r>
      <w:r w:rsidR="00924456">
        <w:t xml:space="preserve">=43.647, p&lt;0.001). </w:t>
      </w:r>
      <w:r w:rsidR="00BB7276">
        <w:t xml:space="preserve">Individuals varied </w:t>
      </w:r>
      <w:r w:rsidR="004231D1">
        <w:t xml:space="preserve">in the mean likelihood of ovule </w:t>
      </w:r>
      <w:r w:rsidR="004231D1">
        <w:lastRenderedPageBreak/>
        <w:t>production</w:t>
      </w:r>
      <w:r w:rsidR="003002EB">
        <w:t xml:space="preserve"> (χ</w:t>
      </w:r>
      <w:r w:rsidR="003002EB">
        <w:rPr>
          <w:vertAlign w:val="superscript"/>
        </w:rPr>
        <w:t>2</w:t>
      </w:r>
      <w:r w:rsidR="003002EB">
        <w:t>=</w:t>
      </w:r>
      <w:r w:rsidR="00672109">
        <w:t>11.592</w:t>
      </w:r>
      <w:r w:rsidR="003002EB">
        <w:t>, p</w:t>
      </w:r>
      <w:r w:rsidR="00672109">
        <w:t>&lt;0.001</w:t>
      </w:r>
      <w:r w:rsidR="00BE3C91">
        <w:t>).</w:t>
      </w:r>
      <w:r w:rsidR="006F795E">
        <w:t xml:space="preserve"> </w:t>
      </w:r>
      <w:r w:rsidR="00886EE1">
        <w:t>The interactions between population and stigma length</w:t>
      </w:r>
      <w:r w:rsidR="00A25B26">
        <w:t xml:space="preserve"> (χ</w:t>
      </w:r>
      <w:r w:rsidR="00A25B26">
        <w:rPr>
          <w:vertAlign w:val="superscript"/>
        </w:rPr>
        <w:t>2</w:t>
      </w:r>
      <w:r w:rsidR="00A25B26">
        <w:t>=</w:t>
      </w:r>
      <w:r w:rsidR="0082354C">
        <w:t>9.249</w:t>
      </w:r>
      <w:r w:rsidR="00A25B26">
        <w:t>, p</w:t>
      </w:r>
      <w:r w:rsidR="0082354C">
        <w:t>=0.002</w:t>
      </w:r>
      <w:r w:rsidR="00A25B26">
        <w:t>)</w:t>
      </w:r>
      <w:r w:rsidR="00886EE1">
        <w:t xml:space="preserve"> and population and sex</w:t>
      </w:r>
      <w:r w:rsidR="0082354C">
        <w:t xml:space="preserve"> (χ</w:t>
      </w:r>
      <w:r w:rsidR="0082354C">
        <w:rPr>
          <w:vertAlign w:val="superscript"/>
        </w:rPr>
        <w:t>2</w:t>
      </w:r>
      <w:r w:rsidR="0082354C">
        <w:t>=</w:t>
      </w:r>
      <w:r w:rsidR="00297835">
        <w:t>4.621</w:t>
      </w:r>
      <w:r w:rsidR="0082354C">
        <w:t>, p</w:t>
      </w:r>
      <w:r w:rsidR="00297835">
        <w:t>=0.032</w:t>
      </w:r>
      <w:r w:rsidR="0082354C">
        <w:t>)</w:t>
      </w:r>
      <w:r w:rsidR="00886EE1">
        <w:t xml:space="preserve"> were </w:t>
      </w:r>
      <w:r w:rsidR="00A25B26">
        <w:t xml:space="preserve">also significant. </w:t>
      </w:r>
      <w:r w:rsidR="00A853E7">
        <w:t>Some h</w:t>
      </w:r>
      <w:r w:rsidR="00E7464C">
        <w:t xml:space="preserve">ermaphrodite plants in both populations were functionally male and did </w:t>
      </w:r>
      <w:r w:rsidR="00AB3136">
        <w:t xml:space="preserve">not develop ovules in the flowers sampled. One female plant </w:t>
      </w:r>
      <w:r w:rsidR="00CB24A5">
        <w:t>developed no ovules in the two flowers sampled.</w:t>
      </w:r>
      <w:r w:rsidR="00F27D02">
        <w:t xml:space="preserve"> </w:t>
      </w:r>
      <w:r w:rsidR="00605F9B">
        <w:t>In flowers with ovules, there were no differences in the number of ovules between the two sexes</w:t>
      </w:r>
      <w:r w:rsidR="002E7133">
        <w:t xml:space="preserve"> (χ</w:t>
      </w:r>
      <w:r w:rsidR="002E7133">
        <w:rPr>
          <w:vertAlign w:val="superscript"/>
        </w:rPr>
        <w:t>2</w:t>
      </w:r>
      <w:r w:rsidR="00AE0781">
        <w:t>&lt;0.001</w:t>
      </w:r>
      <w:r w:rsidR="002E7133">
        <w:t>, p=</w:t>
      </w:r>
      <w:r w:rsidR="00456D6D">
        <w:t>0.</w:t>
      </w:r>
      <w:r w:rsidR="00AE0781">
        <w:t>984</w:t>
      </w:r>
      <w:r w:rsidR="002E7133">
        <w:t>)</w:t>
      </w:r>
      <w:r w:rsidR="00B0058A">
        <w:t>, wit</w:t>
      </w:r>
      <w:r w:rsidR="00C00B82">
        <w:t>h increasing stigma length (χ</w:t>
      </w:r>
      <w:r w:rsidR="00C00B82">
        <w:rPr>
          <w:vertAlign w:val="superscript"/>
        </w:rPr>
        <w:t>2</w:t>
      </w:r>
      <w:r w:rsidR="00C00B82">
        <w:t>=1.703, p=</w:t>
      </w:r>
      <w:r w:rsidR="00971C15">
        <w:t>0.192</w:t>
      </w:r>
      <w:r w:rsidR="00C00B82">
        <w:t>),</w:t>
      </w:r>
      <w:r w:rsidR="00605F9B">
        <w:t xml:space="preserve"> </w:t>
      </w:r>
      <w:commentRangeStart w:id="5"/>
      <w:r w:rsidR="00605F9B">
        <w:t xml:space="preserve">and </w:t>
      </w:r>
      <w:r w:rsidR="00971C15">
        <w:t xml:space="preserve">between </w:t>
      </w:r>
      <w:r w:rsidR="00B17EA8">
        <w:t>the two sites</w:t>
      </w:r>
      <w:r w:rsidR="002E7133">
        <w:t xml:space="preserve"> (χ</w:t>
      </w:r>
      <w:r w:rsidR="002E7133">
        <w:rPr>
          <w:vertAlign w:val="superscript"/>
        </w:rPr>
        <w:t>2</w:t>
      </w:r>
      <w:r w:rsidR="002E7133">
        <w:t>=</w:t>
      </w:r>
      <w:r w:rsidR="00971C15">
        <w:t>0.117</w:t>
      </w:r>
      <w:r w:rsidR="002E7133">
        <w:t>, p=</w:t>
      </w:r>
      <w:r w:rsidR="00456D6D">
        <w:t>0.</w:t>
      </w:r>
      <w:r w:rsidR="00126A91">
        <w:t>733</w:t>
      </w:r>
      <w:r w:rsidR="002E7133">
        <w:t>)</w:t>
      </w:r>
      <w:r w:rsidR="00B17EA8">
        <w:t>.</w:t>
      </w:r>
      <w:r w:rsidR="00115AEB">
        <w:t xml:space="preserve"> </w:t>
      </w:r>
      <w:commentRangeEnd w:id="5"/>
      <w:r w:rsidR="00344B6D">
        <w:rPr>
          <w:rStyle w:val="CommentReference"/>
          <w:rFonts w:asciiTheme="minorHAnsi" w:eastAsiaTheme="minorHAnsi" w:hAnsiTheme="minorHAnsi" w:cstheme="minorBidi"/>
        </w:rPr>
        <w:commentReference w:id="5"/>
      </w:r>
    </w:p>
    <w:p w14:paraId="10D825F4" w14:textId="669F2468" w:rsidR="00E54BAF" w:rsidRDefault="00E54BAF" w:rsidP="002E4C03">
      <w:pPr>
        <w:pStyle w:val="NormalWeb"/>
        <w:spacing w:before="0" w:beforeAutospacing="0" w:after="0" w:afterAutospacing="0"/>
      </w:pPr>
    </w:p>
    <w:p w14:paraId="464D5B1D" w14:textId="642578DF" w:rsidR="00C60A95" w:rsidRDefault="00E1129A" w:rsidP="002E4C03">
      <w:pPr>
        <w:pStyle w:val="NormalWeb"/>
        <w:spacing w:before="0" w:beforeAutospacing="0" w:after="0" w:afterAutospacing="0"/>
      </w:pPr>
      <w:commentRangeStart w:id="6"/>
      <w:commentRangeStart w:id="7"/>
      <w:commentRangeEnd w:id="6"/>
      <w:r>
        <w:rPr>
          <w:rStyle w:val="CommentReference"/>
          <w:rFonts w:asciiTheme="minorHAnsi" w:eastAsiaTheme="minorHAnsi" w:hAnsiTheme="minorHAnsi" w:cstheme="minorBidi"/>
        </w:rPr>
        <w:commentReference w:id="6"/>
      </w:r>
      <w:commentRangeEnd w:id="7"/>
      <w:r>
        <w:rPr>
          <w:rStyle w:val="CommentReference"/>
          <w:rFonts w:asciiTheme="minorHAnsi" w:eastAsiaTheme="minorHAnsi" w:hAnsiTheme="minorHAnsi" w:cstheme="minorBidi"/>
        </w:rPr>
        <w:commentReference w:id="7"/>
      </w:r>
      <w:r w:rsidR="006E3966">
        <w:rPr>
          <w:noProof/>
        </w:rPr>
        <w:drawing>
          <wp:inline distT="0" distB="0" distL="0" distR="0" wp14:anchorId="58C944D8" wp14:editId="30375E1E">
            <wp:extent cx="5760695" cy="4595611"/>
            <wp:effectExtent l="0" t="0" r="0" b="0"/>
            <wp:docPr id="172499607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4996078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695" cy="4595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3EDE15" w14:textId="77777777" w:rsidR="006C069E" w:rsidRDefault="006C069E" w:rsidP="006C069E">
      <w:pPr>
        <w:pStyle w:val="NormalWeb"/>
        <w:spacing w:before="0" w:beforeAutospacing="0" w:after="0" w:afterAutospacing="0"/>
      </w:pPr>
    </w:p>
    <w:p w14:paraId="595E4B92" w14:textId="2623689C" w:rsidR="006C069E" w:rsidRDefault="006C069E" w:rsidP="006C069E">
      <w:pPr>
        <w:pStyle w:val="NormalWeb"/>
        <w:spacing w:before="0" w:beforeAutospacing="0" w:after="0" w:afterAutospacing="0"/>
      </w:pPr>
      <w:r>
        <w:t xml:space="preserve">Figure XX. </w:t>
      </w:r>
      <w:r w:rsidR="00E70436">
        <w:t xml:space="preserve">Plant traits in females and hermaphrodites from the East Krummholz and West Knoll sites. </w:t>
      </w:r>
      <w:r w:rsidR="00FC5E54">
        <w:t>Box plot of s</w:t>
      </w:r>
      <w:r w:rsidR="00D06919">
        <w:t>tigma length (A)</w:t>
      </w:r>
      <w:r w:rsidR="00FC5E54">
        <w:t xml:space="preserve"> showing the median</w:t>
      </w:r>
      <w:r w:rsidR="003D4A89">
        <w:t xml:space="preserve"> </w:t>
      </w:r>
      <w:r w:rsidR="004F4090">
        <w:t xml:space="preserve">and </w:t>
      </w:r>
      <w:r w:rsidR="00A35006">
        <w:t>violin overlay with the density</w:t>
      </w:r>
      <w:r w:rsidR="00D06919">
        <w:t>. Average female function, or likelihood of ovule production</w:t>
      </w:r>
      <w:r w:rsidR="000F50F0">
        <w:t xml:space="preserve"> </w:t>
      </w:r>
      <w:r w:rsidR="00D06919">
        <w:t>(B)</w:t>
      </w:r>
      <w:r w:rsidR="000F50F0">
        <w:t xml:space="preserve">, with error bars showing the </w:t>
      </w:r>
      <w:r w:rsidR="007E0366">
        <w:t>standard error</w:t>
      </w:r>
      <w:r w:rsidR="00D06919">
        <w:t xml:space="preserve">. </w:t>
      </w:r>
      <w:r w:rsidR="005F2B90">
        <w:t>Female function of individual plants (C)</w:t>
      </w:r>
      <w:r w:rsidR="000F50F0">
        <w:t xml:space="preserve"> with points indicating the mean female function</w:t>
      </w:r>
      <w:r w:rsidR="008E7FF8">
        <w:t xml:space="preserve">, </w:t>
      </w:r>
      <w:r w:rsidR="000F50F0">
        <w:t>error bars indicating the standard error</w:t>
      </w:r>
      <w:r w:rsidR="008E7FF8">
        <w:t>, and bubbles indicating the sample size for each individual</w:t>
      </w:r>
      <w:r w:rsidR="005F2B90">
        <w:t xml:space="preserve">. </w:t>
      </w:r>
    </w:p>
    <w:p w14:paraId="3F02517C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6ED8A25D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65D52D32" w14:textId="39EF47D7" w:rsidR="00AB370D" w:rsidRPr="00B126A2" w:rsidRDefault="00B126A2" w:rsidP="004D4C1A">
      <w:pPr>
        <w:pStyle w:val="NormalWeb"/>
        <w:spacing w:before="0" w:beforeAutospacing="0" w:after="0" w:afterAutospacing="0"/>
        <w:rPr>
          <w:i/>
          <w:iCs/>
        </w:rPr>
      </w:pPr>
      <w:r>
        <w:rPr>
          <w:i/>
          <w:iCs/>
        </w:rPr>
        <w:t>How do floral traits</w:t>
      </w:r>
      <w:r w:rsidR="00B5495B">
        <w:rPr>
          <w:i/>
          <w:iCs/>
        </w:rPr>
        <w:t xml:space="preserve"> and micro sex ratio</w:t>
      </w:r>
      <w:r>
        <w:rPr>
          <w:i/>
          <w:iCs/>
        </w:rPr>
        <w:t xml:space="preserve"> affect pollination?</w:t>
      </w:r>
    </w:p>
    <w:p w14:paraId="63CBEE36" w14:textId="27CDBDF3" w:rsidR="00527825" w:rsidRDefault="00527825" w:rsidP="00527825">
      <w:pPr>
        <w:pStyle w:val="NormalWeb"/>
        <w:spacing w:before="0" w:beforeAutospacing="0" w:after="0" w:afterAutospacing="0"/>
        <w:ind w:firstLine="360"/>
      </w:pPr>
      <w:r>
        <w:t>The likelihood of receiving pollen depended on the stigma length (χ</w:t>
      </w:r>
      <w:r>
        <w:rPr>
          <w:vertAlign w:val="superscript"/>
        </w:rPr>
        <w:t>2</w:t>
      </w:r>
      <w:r>
        <w:t>=</w:t>
      </w:r>
      <w:r w:rsidR="00867939">
        <w:t>46.666</w:t>
      </w:r>
      <w:r>
        <w:t>, p&lt;0.001), sex (χ</w:t>
      </w:r>
      <w:r>
        <w:rPr>
          <w:vertAlign w:val="superscript"/>
        </w:rPr>
        <w:t>2</w:t>
      </w:r>
      <w:r>
        <w:t>=</w:t>
      </w:r>
      <w:r w:rsidR="00F53758">
        <w:t>20.783</w:t>
      </w:r>
      <w:r>
        <w:t>, p&lt;0.001)</w:t>
      </w:r>
      <w:r w:rsidR="00F53758">
        <w:t>, micro sex ratio (χ</w:t>
      </w:r>
      <w:r w:rsidR="00F53758">
        <w:rPr>
          <w:vertAlign w:val="superscript"/>
        </w:rPr>
        <w:t>2</w:t>
      </w:r>
      <w:r w:rsidR="00F53758">
        <w:t>=</w:t>
      </w:r>
      <w:r w:rsidR="00F361EA">
        <w:t>7.414</w:t>
      </w:r>
      <w:r w:rsidR="00F53758">
        <w:t>, p</w:t>
      </w:r>
      <w:r w:rsidR="00F361EA">
        <w:t>=0.006</w:t>
      </w:r>
      <w:r w:rsidR="00F53758">
        <w:t>)</w:t>
      </w:r>
      <w:r>
        <w:t xml:space="preserve"> and the interactions between stigma </w:t>
      </w:r>
      <w:r>
        <w:lastRenderedPageBreak/>
        <w:t>length and sex (χ</w:t>
      </w:r>
      <w:r>
        <w:rPr>
          <w:vertAlign w:val="superscript"/>
        </w:rPr>
        <w:t>2</w:t>
      </w:r>
      <w:r>
        <w:t>=</w:t>
      </w:r>
      <w:r w:rsidR="002372CB">
        <w:t>9635</w:t>
      </w:r>
      <w:r>
        <w:t>, p=</w:t>
      </w:r>
      <w:r w:rsidR="00DC784B">
        <w:t>0.</w:t>
      </w:r>
      <w:r w:rsidR="002372CB">
        <w:t>002</w:t>
      </w:r>
      <w:r>
        <w:t>) and population and sex (χ</w:t>
      </w:r>
      <w:r>
        <w:rPr>
          <w:vertAlign w:val="superscript"/>
        </w:rPr>
        <w:t>2</w:t>
      </w:r>
      <w:r>
        <w:t>=</w:t>
      </w:r>
      <w:r w:rsidR="002372CB">
        <w:t>5.218</w:t>
      </w:r>
      <w:r>
        <w:t>, p=0.</w:t>
      </w:r>
      <w:r w:rsidR="002372CB">
        <w:t>022</w:t>
      </w:r>
      <w:r>
        <w:t>).</w:t>
      </w:r>
      <w:r w:rsidR="00DF636F">
        <w:t xml:space="preserve"> </w:t>
      </w:r>
      <w:r w:rsidR="002372CB">
        <w:t>The interaction between stigma length and population was marginally significant</w:t>
      </w:r>
      <w:r w:rsidR="00EF508B">
        <w:t xml:space="preserve"> (</w:t>
      </w:r>
      <w:r w:rsidR="00FB5C16">
        <w:t>χ</w:t>
      </w:r>
      <w:r w:rsidR="00FB5C16">
        <w:rPr>
          <w:vertAlign w:val="superscript"/>
        </w:rPr>
        <w:t>2</w:t>
      </w:r>
      <w:r w:rsidR="00FB5C16">
        <w:t>=</w:t>
      </w:r>
      <w:r w:rsidR="002372CB">
        <w:t>3.031</w:t>
      </w:r>
      <w:r w:rsidR="00FB5C16">
        <w:t>, p</w:t>
      </w:r>
      <w:r w:rsidR="008036DD">
        <w:t>=</w:t>
      </w:r>
      <w:r w:rsidR="002372CB">
        <w:t>0.</w:t>
      </w:r>
      <w:r w:rsidR="003021FF">
        <w:t>0</w:t>
      </w:r>
      <w:r w:rsidR="002372CB">
        <w:t>8</w:t>
      </w:r>
      <w:r w:rsidR="003021FF">
        <w:t>2</w:t>
      </w:r>
      <w:r w:rsidR="00DA385E">
        <w:t>).</w:t>
      </w:r>
    </w:p>
    <w:p w14:paraId="1CF3DDA9" w14:textId="1B0310BE" w:rsidR="00527825" w:rsidRDefault="00527825" w:rsidP="00527825">
      <w:pPr>
        <w:pStyle w:val="NormalWeb"/>
        <w:spacing w:before="0" w:beforeAutospacing="0" w:after="0" w:afterAutospacing="0"/>
        <w:ind w:firstLine="360"/>
      </w:pPr>
      <w:r>
        <w:t>Given that pollen was deposited on the stigma, pollen number depended on stigma length (χ</w:t>
      </w:r>
      <w:r>
        <w:rPr>
          <w:vertAlign w:val="superscript"/>
        </w:rPr>
        <w:t>2</w:t>
      </w:r>
      <w:r>
        <w:t>=</w:t>
      </w:r>
      <w:r w:rsidR="001732F8">
        <w:t>18.197</w:t>
      </w:r>
      <w:r>
        <w:t>, p&lt;0.001)</w:t>
      </w:r>
      <w:r w:rsidR="00FB3B9E">
        <w:t xml:space="preserve">, </w:t>
      </w:r>
      <w:r>
        <w:t>sex (χ</w:t>
      </w:r>
      <w:r>
        <w:rPr>
          <w:vertAlign w:val="superscript"/>
        </w:rPr>
        <w:t>2</w:t>
      </w:r>
      <w:r>
        <w:t>=</w:t>
      </w:r>
      <w:r w:rsidR="00193ED2">
        <w:t>4.407</w:t>
      </w:r>
      <w:r>
        <w:t>, p=</w:t>
      </w:r>
      <w:r w:rsidR="00193ED2">
        <w:t>0.036</w:t>
      </w:r>
      <w:r>
        <w:t>)</w:t>
      </w:r>
      <w:r w:rsidR="00FB3B9E">
        <w:t>, and marginally on population (χ</w:t>
      </w:r>
      <w:r w:rsidR="00FB3B9E">
        <w:rPr>
          <w:vertAlign w:val="superscript"/>
        </w:rPr>
        <w:t>2</w:t>
      </w:r>
      <w:r w:rsidR="00FB3B9E">
        <w:t>=2.862, p=</w:t>
      </w:r>
      <w:r w:rsidR="00C42178">
        <w:t>0.091</w:t>
      </w:r>
      <w:r w:rsidR="00FB3B9E">
        <w:t>)</w:t>
      </w:r>
      <w:r w:rsidR="00893F11">
        <w:t>.</w:t>
      </w:r>
      <w:r>
        <w:t xml:space="preserve"> The interaction between stigma length and sex (χ</w:t>
      </w:r>
      <w:r>
        <w:rPr>
          <w:vertAlign w:val="superscript"/>
        </w:rPr>
        <w:t>2</w:t>
      </w:r>
      <w:r>
        <w:t>=</w:t>
      </w:r>
      <w:r w:rsidR="00C42178">
        <w:t>10.773</w:t>
      </w:r>
      <w:r>
        <w:t>, p</w:t>
      </w:r>
      <w:r w:rsidR="00C42178">
        <w:t>=</w:t>
      </w:r>
      <w:r>
        <w:t xml:space="preserve">0.001) </w:t>
      </w:r>
      <w:r w:rsidR="002D2E6B">
        <w:t>and the three-way interaction</w:t>
      </w:r>
      <w:r w:rsidR="0055516B">
        <w:t xml:space="preserve"> between stigma length, sex, and population</w:t>
      </w:r>
      <w:r w:rsidR="002D2E6B">
        <w:t xml:space="preserve"> </w:t>
      </w:r>
      <w:r w:rsidR="00C2167C">
        <w:t>(χ</w:t>
      </w:r>
      <w:r w:rsidR="00C2167C">
        <w:rPr>
          <w:vertAlign w:val="superscript"/>
        </w:rPr>
        <w:t>2</w:t>
      </w:r>
      <w:r w:rsidR="00C2167C">
        <w:t>=</w:t>
      </w:r>
      <w:r w:rsidR="0055516B">
        <w:t>4.359</w:t>
      </w:r>
      <w:r w:rsidR="00C2167C">
        <w:t>, p=0.</w:t>
      </w:r>
      <w:r w:rsidR="00BF056B">
        <w:t>037</w:t>
      </w:r>
      <w:r w:rsidR="00C2167C">
        <w:t>)</w:t>
      </w:r>
      <w:r w:rsidR="002D2E6B">
        <w:t xml:space="preserve"> </w:t>
      </w:r>
      <w:r w:rsidR="0055516B">
        <w:t>were</w:t>
      </w:r>
      <w:r>
        <w:t xml:space="preserve"> also significant.</w:t>
      </w:r>
      <w:r w:rsidR="00B465F7">
        <w:t xml:space="preserve"> </w:t>
      </w:r>
      <w:commentRangeStart w:id="8"/>
      <w:commentRangeEnd w:id="8"/>
      <w:r w:rsidR="00F106AE">
        <w:rPr>
          <w:rStyle w:val="CommentReference"/>
          <w:rFonts w:asciiTheme="minorHAnsi" w:eastAsiaTheme="minorHAnsi" w:hAnsiTheme="minorHAnsi" w:cstheme="minorBidi"/>
        </w:rPr>
        <w:commentReference w:id="8"/>
      </w:r>
    </w:p>
    <w:p w14:paraId="0D700170" w14:textId="77777777" w:rsidR="00527825" w:rsidRDefault="00527825" w:rsidP="004D4C1A">
      <w:pPr>
        <w:pStyle w:val="NormalWeb"/>
        <w:spacing w:before="0" w:beforeAutospacing="0" w:after="0" w:afterAutospacing="0"/>
      </w:pPr>
    </w:p>
    <w:p w14:paraId="6C6F864C" w14:textId="291C90A5" w:rsidR="008E47FD" w:rsidRDefault="000A495B" w:rsidP="004D4C1A">
      <w:pPr>
        <w:pStyle w:val="NormalWeb"/>
        <w:spacing w:before="0" w:beforeAutospacing="0" w:after="0" w:afterAutospacing="0"/>
      </w:pPr>
      <w:r>
        <w:rPr>
          <w:noProof/>
        </w:rPr>
        <w:drawing>
          <wp:inline distT="0" distB="0" distL="0" distR="0" wp14:anchorId="19164C9B" wp14:editId="3059069F">
            <wp:extent cx="5645170" cy="4500879"/>
            <wp:effectExtent l="0" t="0" r="0" b="0"/>
            <wp:docPr id="132634381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6343818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5170" cy="45008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9BB21F2" w14:textId="4CACF6BF" w:rsidR="00766533" w:rsidRPr="00766533" w:rsidRDefault="00766533" w:rsidP="002E4C03">
      <w:pPr>
        <w:pStyle w:val="NormalWeb"/>
        <w:spacing w:before="0" w:beforeAutospacing="0" w:after="0" w:afterAutospacing="0"/>
      </w:pPr>
      <w:r>
        <w:t xml:space="preserve">Figure XX. </w:t>
      </w:r>
      <w:r w:rsidR="00291B70">
        <w:t xml:space="preserve">The </w:t>
      </w:r>
      <w:r w:rsidR="00BC0394">
        <w:t>likelihood</w:t>
      </w:r>
      <w:r w:rsidR="00291B70">
        <w:t xml:space="preserve"> of pollen deposition as stigma length</w:t>
      </w:r>
      <w:r w:rsidR="00BC0394">
        <w:t xml:space="preserve"> (A)</w:t>
      </w:r>
      <w:r w:rsidR="00291B70">
        <w:t xml:space="preserve"> and micro sex ratio </w:t>
      </w:r>
      <w:r w:rsidR="00BC0394">
        <w:t>(B) increase. Given that pollen was deposited on the stigma, the</w:t>
      </w:r>
      <w:r w:rsidR="00417610">
        <w:t xml:space="preserve"> pollen number as stigma length increases (C).</w:t>
      </w:r>
    </w:p>
    <w:p w14:paraId="3DBC30C4" w14:textId="77777777" w:rsidR="00766533" w:rsidRDefault="00766533" w:rsidP="002E4C03">
      <w:pPr>
        <w:pStyle w:val="NormalWeb"/>
        <w:spacing w:before="0" w:beforeAutospacing="0" w:after="0" w:afterAutospacing="0"/>
        <w:rPr>
          <w:b/>
          <w:bCs/>
          <w:i/>
          <w:iCs/>
        </w:rPr>
      </w:pPr>
    </w:p>
    <w:p w14:paraId="727DA5A9" w14:textId="36FB39D4" w:rsidR="00766533" w:rsidRDefault="00766533" w:rsidP="002E4C03">
      <w:pPr>
        <w:pStyle w:val="NormalWeb"/>
        <w:spacing w:before="0" w:beforeAutospacing="0" w:after="0" w:afterAutospacing="0"/>
        <w:rPr>
          <w:b/>
          <w:bCs/>
          <w:i/>
          <w:iCs/>
        </w:rPr>
      </w:pPr>
    </w:p>
    <w:p w14:paraId="45E1F59C" w14:textId="77A79149" w:rsidR="002F3637" w:rsidRDefault="002F3637" w:rsidP="002E4C03">
      <w:pPr>
        <w:pStyle w:val="NormalWeb"/>
        <w:spacing w:before="0" w:beforeAutospacing="0" w:after="0" w:afterAutospacing="0"/>
        <w:rPr>
          <w:b/>
          <w:bCs/>
          <w:i/>
          <w:iCs/>
        </w:rPr>
      </w:pPr>
      <w:r>
        <w:rPr>
          <w:b/>
          <w:bCs/>
          <w:i/>
          <w:iCs/>
        </w:rPr>
        <w:t>Post-fertilization</w:t>
      </w:r>
    </w:p>
    <w:p w14:paraId="52C1022B" w14:textId="07E05ED6" w:rsidR="001B6B5D" w:rsidRPr="005A3746" w:rsidRDefault="001C2288" w:rsidP="002E4C03">
      <w:pPr>
        <w:pStyle w:val="NormalWeb"/>
        <w:spacing w:before="0" w:beforeAutospacing="0" w:after="0" w:afterAutospacing="0"/>
        <w:rPr>
          <w:u w:val="single"/>
        </w:rPr>
      </w:pPr>
      <w:r w:rsidRPr="005A3746">
        <w:rPr>
          <w:u w:val="single"/>
        </w:rPr>
        <w:t>Fruit</w:t>
      </w:r>
    </w:p>
    <w:p w14:paraId="15D8F883" w14:textId="74FE276D" w:rsidR="001C2288" w:rsidRDefault="00BD265D" w:rsidP="002E4C03">
      <w:pPr>
        <w:pStyle w:val="NormalWeb"/>
        <w:spacing w:before="0" w:beforeAutospacing="0" w:after="0" w:afterAutospacing="0"/>
      </w:pPr>
      <w:r>
        <w:t>The production of fruit was determined by sex (</w:t>
      </w:r>
      <w:r w:rsidR="00085F0D">
        <w:t>χ</w:t>
      </w:r>
      <w:r w:rsidR="00085F0D">
        <w:rPr>
          <w:vertAlign w:val="superscript"/>
        </w:rPr>
        <w:t>2</w:t>
      </w:r>
      <w:r w:rsidR="00085F0D">
        <w:t>=</w:t>
      </w:r>
      <w:r w:rsidR="00304E16">
        <w:t>9.452</w:t>
      </w:r>
      <w:r w:rsidR="00085F0D">
        <w:t>, p=0.0</w:t>
      </w:r>
      <w:r w:rsidR="00304E16">
        <w:t>0</w:t>
      </w:r>
      <w:r w:rsidR="00085F0D">
        <w:t>2)</w:t>
      </w:r>
      <w:r>
        <w:t>, treatment</w:t>
      </w:r>
      <w:r w:rsidR="00085F0D">
        <w:t xml:space="preserve"> (χ</w:t>
      </w:r>
      <w:r w:rsidR="00085F0D">
        <w:rPr>
          <w:vertAlign w:val="superscript"/>
        </w:rPr>
        <w:t>2</w:t>
      </w:r>
      <w:r w:rsidR="00085F0D">
        <w:t>=</w:t>
      </w:r>
      <w:r w:rsidR="000945AB">
        <w:t>1</w:t>
      </w:r>
      <w:r w:rsidR="005A1E36">
        <w:t>13.730</w:t>
      </w:r>
      <w:r w:rsidR="000945AB">
        <w:t>, p&lt;0.001)</w:t>
      </w:r>
      <w:r>
        <w:t>, and the interaction between sex and treatment</w:t>
      </w:r>
      <w:r w:rsidR="000945AB">
        <w:t xml:space="preserve"> (χ</w:t>
      </w:r>
      <w:r w:rsidR="000945AB">
        <w:rPr>
          <w:vertAlign w:val="superscript"/>
        </w:rPr>
        <w:t>2</w:t>
      </w:r>
      <w:r w:rsidR="000945AB">
        <w:t>=</w:t>
      </w:r>
      <w:r w:rsidR="00324201">
        <w:t>14.317</w:t>
      </w:r>
      <w:r w:rsidR="000945AB">
        <w:t>, p&lt;0.001)</w:t>
      </w:r>
      <w:r>
        <w:t>.</w:t>
      </w:r>
      <w:r w:rsidR="000945AB">
        <w:t xml:space="preserve"> Population was marginally significant (χ</w:t>
      </w:r>
      <w:r w:rsidR="000945AB">
        <w:rPr>
          <w:vertAlign w:val="superscript"/>
        </w:rPr>
        <w:t>2</w:t>
      </w:r>
      <w:r w:rsidR="000945AB">
        <w:t>=</w:t>
      </w:r>
      <w:r w:rsidR="00AC5FA4">
        <w:t>2.847</w:t>
      </w:r>
      <w:r w:rsidR="000945AB">
        <w:t>, p</w:t>
      </w:r>
      <w:r w:rsidR="000D7EAC">
        <w:t>=0.0</w:t>
      </w:r>
      <w:r w:rsidR="00AC5FA4">
        <w:t>91</w:t>
      </w:r>
      <w:r w:rsidR="000D7EAC">
        <w:t>).</w:t>
      </w:r>
      <w:r w:rsidR="00A42C52">
        <w:t xml:space="preserve"> Flowers that were outcrossed were </w:t>
      </w:r>
      <w:r w:rsidR="00F709CD">
        <w:t>most likely to develop fruits in both sexes</w:t>
      </w:r>
      <w:r w:rsidR="00FD26AA">
        <w:t>. However, females had a higher proportion of fruit set than hermaphrodites</w:t>
      </w:r>
      <w:r w:rsidR="00033E9A">
        <w:t xml:space="preserve"> (</w:t>
      </w:r>
      <w:r w:rsidR="007551A8">
        <w:t>Tukey Post-Hoc p&lt;0.001)</w:t>
      </w:r>
      <w:r w:rsidR="00FD26AA">
        <w:t xml:space="preserve">. </w:t>
      </w:r>
      <w:r w:rsidR="007312D5">
        <w:t xml:space="preserve">Females and hermaphrodites did not differ in the </w:t>
      </w:r>
      <w:r w:rsidR="009254C8">
        <w:t>open pollinated treatment</w:t>
      </w:r>
      <w:r w:rsidR="007312D5">
        <w:t>.</w:t>
      </w:r>
    </w:p>
    <w:p w14:paraId="4E83988F" w14:textId="5B643A9D" w:rsidR="005A3746" w:rsidRPr="005A3746" w:rsidRDefault="005A3746" w:rsidP="002E4C03">
      <w:pPr>
        <w:pStyle w:val="NormalWeb"/>
        <w:spacing w:before="0" w:beforeAutospacing="0" w:after="0" w:afterAutospacing="0"/>
        <w:rPr>
          <w:u w:val="single"/>
        </w:rPr>
      </w:pPr>
      <w:r w:rsidRPr="005A3746">
        <w:rPr>
          <w:u w:val="single"/>
        </w:rPr>
        <w:t>Seeds</w:t>
      </w:r>
    </w:p>
    <w:p w14:paraId="654DFFDB" w14:textId="38F84926" w:rsidR="005A3746" w:rsidRDefault="004751EB" w:rsidP="002E4C03">
      <w:pPr>
        <w:pStyle w:val="NormalWeb"/>
        <w:spacing w:before="0" w:beforeAutospacing="0" w:after="0" w:afterAutospacing="0"/>
      </w:pPr>
      <w:r>
        <w:lastRenderedPageBreak/>
        <w:t xml:space="preserve">The number of seeds produced depended </w:t>
      </w:r>
      <w:r w:rsidR="000A74BC">
        <w:t>on</w:t>
      </w:r>
      <w:r>
        <w:t xml:space="preserve"> treatment</w:t>
      </w:r>
      <w:r w:rsidR="009D7A3E">
        <w:t xml:space="preserve"> (χ</w:t>
      </w:r>
      <w:r w:rsidR="009D7A3E">
        <w:rPr>
          <w:vertAlign w:val="superscript"/>
        </w:rPr>
        <w:t>2</w:t>
      </w:r>
      <w:r w:rsidR="009D7A3E">
        <w:t>=</w:t>
      </w:r>
      <w:r w:rsidR="000A74BC">
        <w:t>51.355</w:t>
      </w:r>
      <w:r w:rsidR="009D7A3E">
        <w:t>, p&lt;0.001</w:t>
      </w:r>
      <w:r w:rsidR="000A74BC">
        <w:t>).</w:t>
      </w:r>
      <w:r w:rsidR="004C2DCB">
        <w:t xml:space="preserve"> </w:t>
      </w:r>
      <w:r w:rsidR="008B1417">
        <w:t xml:space="preserve">The interactions between </w:t>
      </w:r>
      <w:r w:rsidR="006A672A">
        <w:t>sex and population</w:t>
      </w:r>
      <w:r w:rsidR="00845D7D">
        <w:t xml:space="preserve"> (χ</w:t>
      </w:r>
      <w:r w:rsidR="00845D7D">
        <w:rPr>
          <w:vertAlign w:val="superscript"/>
        </w:rPr>
        <w:t>2</w:t>
      </w:r>
      <w:r w:rsidR="00845D7D">
        <w:t>=</w:t>
      </w:r>
      <w:r w:rsidR="00A553EB">
        <w:t>85.291</w:t>
      </w:r>
      <w:r w:rsidR="00845D7D">
        <w:t>, p</w:t>
      </w:r>
      <w:r w:rsidR="00A325B6">
        <w:t>&lt;0.001</w:t>
      </w:r>
      <w:r w:rsidR="00845D7D">
        <w:t>)</w:t>
      </w:r>
      <w:r w:rsidR="006A672A">
        <w:t xml:space="preserve"> and treatment and population</w:t>
      </w:r>
      <w:r w:rsidR="00A325B6">
        <w:t xml:space="preserve"> (χ</w:t>
      </w:r>
      <w:r w:rsidR="00A325B6">
        <w:rPr>
          <w:vertAlign w:val="superscript"/>
        </w:rPr>
        <w:t>2</w:t>
      </w:r>
      <w:r w:rsidR="00A325B6">
        <w:t>=</w:t>
      </w:r>
      <w:r w:rsidR="00A553EB">
        <w:t>31.618</w:t>
      </w:r>
      <w:r w:rsidR="00A325B6">
        <w:t>, p</w:t>
      </w:r>
      <w:r w:rsidR="00A544A8">
        <w:t>&lt;0.001</w:t>
      </w:r>
      <w:r w:rsidR="00A325B6">
        <w:t>)</w:t>
      </w:r>
      <w:r w:rsidR="006A672A">
        <w:t xml:space="preserve"> </w:t>
      </w:r>
      <w:r w:rsidR="00845D7D">
        <w:t>were statistically significant.</w:t>
      </w:r>
    </w:p>
    <w:p w14:paraId="6919F495" w14:textId="586139A3" w:rsidR="00E266CA" w:rsidRPr="003F3EB5" w:rsidRDefault="003F3EB5" w:rsidP="002E4C03">
      <w:pPr>
        <w:pStyle w:val="NormalWeb"/>
        <w:spacing w:before="0" w:beforeAutospacing="0" w:after="0" w:afterAutospacing="0"/>
        <w:rPr>
          <w:u w:val="single"/>
        </w:rPr>
      </w:pPr>
      <w:r w:rsidRPr="003F3EB5">
        <w:rPr>
          <w:u w:val="single"/>
        </w:rPr>
        <w:t>Germination</w:t>
      </w:r>
    </w:p>
    <w:p w14:paraId="6BA1AE67" w14:textId="6AF51FDD" w:rsidR="003F3EB5" w:rsidRDefault="0067719C" w:rsidP="002E4C03">
      <w:pPr>
        <w:pStyle w:val="NormalWeb"/>
        <w:spacing w:before="0" w:beforeAutospacing="0" w:after="0" w:afterAutospacing="0"/>
      </w:pPr>
      <w:r>
        <w:t>The probability of germinating depended on sex (χ</w:t>
      </w:r>
      <w:r>
        <w:rPr>
          <w:vertAlign w:val="superscript"/>
        </w:rPr>
        <w:t>2</w:t>
      </w:r>
      <w:r>
        <w:t>=</w:t>
      </w:r>
      <w:r w:rsidR="00013AA3">
        <w:t>14.139</w:t>
      </w:r>
      <w:r>
        <w:t>, p&lt;0.001)</w:t>
      </w:r>
      <w:r w:rsidR="00144F93">
        <w:t>, treatment (χ</w:t>
      </w:r>
      <w:r w:rsidR="00144F93">
        <w:rPr>
          <w:vertAlign w:val="superscript"/>
        </w:rPr>
        <w:t>2</w:t>
      </w:r>
      <w:r w:rsidR="00144F93">
        <w:t>=</w:t>
      </w:r>
      <w:r w:rsidR="00013AA3">
        <w:t>100.840</w:t>
      </w:r>
      <w:r w:rsidR="00144F93">
        <w:t>, p&lt;0.001), and site (χ</w:t>
      </w:r>
      <w:r w:rsidR="00144F93">
        <w:rPr>
          <w:vertAlign w:val="superscript"/>
        </w:rPr>
        <w:t>2</w:t>
      </w:r>
      <w:r w:rsidR="00144F93">
        <w:t>=</w:t>
      </w:r>
      <w:r w:rsidR="00013AA3">
        <w:t>31.083</w:t>
      </w:r>
      <w:r w:rsidR="00144F93">
        <w:t>, p&lt;0.001)</w:t>
      </w:r>
      <w:r w:rsidR="00FC4BF7">
        <w:t>. The interaction</w:t>
      </w:r>
      <w:r w:rsidR="00B5025A">
        <w:t xml:space="preserve">s between sex and treatment </w:t>
      </w:r>
      <w:r w:rsidR="00B5025A">
        <w:t>(χ</w:t>
      </w:r>
      <w:r w:rsidR="00B5025A">
        <w:rPr>
          <w:vertAlign w:val="superscript"/>
        </w:rPr>
        <w:t>2</w:t>
      </w:r>
      <w:r w:rsidR="00B5025A">
        <w:t>=</w:t>
      </w:r>
      <w:r w:rsidR="00E6529D">
        <w:t>6.166</w:t>
      </w:r>
      <w:r w:rsidR="00B5025A">
        <w:t>, p</w:t>
      </w:r>
      <w:r w:rsidR="00E6529D">
        <w:t>=0.046</w:t>
      </w:r>
      <w:r w:rsidR="00B5025A">
        <w:t>)</w:t>
      </w:r>
      <w:r w:rsidR="00FC4BF7">
        <w:t xml:space="preserve"> sex</w:t>
      </w:r>
      <w:r w:rsidR="00185E5E">
        <w:t xml:space="preserve"> and site</w:t>
      </w:r>
      <w:r w:rsidR="00B36172">
        <w:t xml:space="preserve"> (χ</w:t>
      </w:r>
      <w:r w:rsidR="00B36172">
        <w:rPr>
          <w:vertAlign w:val="superscript"/>
        </w:rPr>
        <w:t>2</w:t>
      </w:r>
      <w:r w:rsidR="00B36172">
        <w:t>=</w:t>
      </w:r>
      <w:r w:rsidR="001C02EE">
        <w:t>61.853</w:t>
      </w:r>
      <w:r w:rsidR="00B36172">
        <w:t>, p&lt;0.001)</w:t>
      </w:r>
      <w:r w:rsidR="001C02EE">
        <w:t xml:space="preserve">, and treatment and </w:t>
      </w:r>
      <w:r w:rsidR="00FC4BF7">
        <w:t xml:space="preserve">population </w:t>
      </w:r>
      <w:r w:rsidR="00A118DE">
        <w:t>(χ</w:t>
      </w:r>
      <w:r w:rsidR="00A118DE">
        <w:rPr>
          <w:vertAlign w:val="superscript"/>
        </w:rPr>
        <w:t>2</w:t>
      </w:r>
      <w:r w:rsidR="00A118DE">
        <w:t>=</w:t>
      </w:r>
      <w:r w:rsidR="00B5025A">
        <w:t>22.545</w:t>
      </w:r>
      <w:r w:rsidR="00A118DE">
        <w:t>, p&lt;0.001)</w:t>
      </w:r>
      <w:r w:rsidR="00B5025A">
        <w:t xml:space="preserve"> </w:t>
      </w:r>
      <w:r w:rsidR="00E6529D">
        <w:t>were all</w:t>
      </w:r>
      <w:r w:rsidR="00B5025A">
        <w:t xml:space="preserve"> significant</w:t>
      </w:r>
      <w:r w:rsidR="005E614F">
        <w:t>.</w:t>
      </w:r>
    </w:p>
    <w:p w14:paraId="2C63E9B3" w14:textId="210734B8" w:rsidR="0067719C" w:rsidRPr="00D47D73" w:rsidRDefault="00514367" w:rsidP="002E4C03">
      <w:pPr>
        <w:pStyle w:val="NormalWeb"/>
        <w:spacing w:before="0" w:beforeAutospacing="0" w:after="0" w:afterAutospacing="0"/>
        <w:rPr>
          <w:u w:val="single"/>
        </w:rPr>
      </w:pPr>
      <w:r w:rsidRPr="00D47D73">
        <w:rPr>
          <w:u w:val="single"/>
        </w:rPr>
        <w:t>Cumulative</w:t>
      </w:r>
      <w:r w:rsidR="00D47D73" w:rsidRPr="00D47D73">
        <w:rPr>
          <w:u w:val="single"/>
        </w:rPr>
        <w:t xml:space="preserve"> </w:t>
      </w:r>
      <w:r w:rsidR="00C25900">
        <w:rPr>
          <w:u w:val="single"/>
        </w:rPr>
        <w:t>Reproductive Output</w:t>
      </w:r>
    </w:p>
    <w:p w14:paraId="75CAEB3F" w14:textId="635E2664" w:rsidR="00D47D73" w:rsidRDefault="00D47D73" w:rsidP="002E4C03">
      <w:pPr>
        <w:pStyle w:val="NormalWeb"/>
        <w:spacing w:before="0" w:beforeAutospacing="0" w:after="0" w:afterAutospacing="0"/>
      </w:pPr>
      <w:r>
        <w:t xml:space="preserve">The </w:t>
      </w:r>
      <w:r w:rsidR="00C25900">
        <w:t>cumulative reproductive output</w:t>
      </w:r>
      <w:r w:rsidR="005C3FF6">
        <w:t xml:space="preserve"> (number of viable seeds produced) depended</w:t>
      </w:r>
      <w:r>
        <w:t xml:space="preserve"> on the treatment</w:t>
      </w:r>
      <w:r w:rsidR="00B36172">
        <w:t xml:space="preserve"> </w:t>
      </w:r>
      <w:r w:rsidR="00514367">
        <w:t>(χ</w:t>
      </w:r>
      <w:r w:rsidR="00514367">
        <w:rPr>
          <w:vertAlign w:val="superscript"/>
        </w:rPr>
        <w:t>2</w:t>
      </w:r>
      <w:r w:rsidR="00514367">
        <w:t>=</w:t>
      </w:r>
      <w:r w:rsidR="005C3FF6">
        <w:t>136.179</w:t>
      </w:r>
      <w:r w:rsidR="00514367">
        <w:t xml:space="preserve">, p&lt;0.001) </w:t>
      </w:r>
      <w:r w:rsidR="00B36172">
        <w:t>and population</w:t>
      </w:r>
      <w:r w:rsidR="00867F07">
        <w:t xml:space="preserve"> </w:t>
      </w:r>
      <w:r w:rsidR="00514367">
        <w:t>(χ</w:t>
      </w:r>
      <w:r w:rsidR="00514367">
        <w:rPr>
          <w:vertAlign w:val="superscript"/>
        </w:rPr>
        <w:t>2</w:t>
      </w:r>
      <w:r w:rsidR="00514367">
        <w:t>=</w:t>
      </w:r>
      <w:r w:rsidR="00EE369B">
        <w:t>9.658</w:t>
      </w:r>
      <w:r w:rsidR="00514367">
        <w:t>, p</w:t>
      </w:r>
      <w:r w:rsidR="00867F07">
        <w:t>=0.00</w:t>
      </w:r>
      <w:r w:rsidR="00EE369B">
        <w:t>2</w:t>
      </w:r>
      <w:r w:rsidR="00514367">
        <w:t>)</w:t>
      </w:r>
      <w:r w:rsidR="00B36172">
        <w:t>.</w:t>
      </w:r>
      <w:r w:rsidR="00867F07">
        <w:t xml:space="preserve"> The interactions between sex and treatment (χ</w:t>
      </w:r>
      <w:r w:rsidR="00867F07">
        <w:rPr>
          <w:vertAlign w:val="superscript"/>
        </w:rPr>
        <w:t>2</w:t>
      </w:r>
      <w:r w:rsidR="00867F07">
        <w:t>=</w:t>
      </w:r>
      <w:r w:rsidR="00EE369B">
        <w:t>7.938</w:t>
      </w:r>
      <w:r w:rsidR="00867F07">
        <w:t>, p</w:t>
      </w:r>
      <w:r w:rsidR="00874A0D">
        <w:t>=0.0</w:t>
      </w:r>
      <w:r w:rsidR="00135779">
        <w:t>19</w:t>
      </w:r>
      <w:r w:rsidR="005D501F">
        <w:t>)</w:t>
      </w:r>
      <w:r w:rsidR="00135779">
        <w:t>,</w:t>
      </w:r>
      <w:r w:rsidR="00867F07">
        <w:t xml:space="preserve"> sex and population </w:t>
      </w:r>
      <w:r w:rsidR="00874A0D">
        <w:t>(χ</w:t>
      </w:r>
      <w:r w:rsidR="00874A0D">
        <w:rPr>
          <w:vertAlign w:val="superscript"/>
        </w:rPr>
        <w:t>2</w:t>
      </w:r>
      <w:r w:rsidR="00874A0D">
        <w:t>=</w:t>
      </w:r>
      <w:r w:rsidR="00135779">
        <w:t>162.211</w:t>
      </w:r>
      <w:r w:rsidR="00874A0D">
        <w:t>, p&lt;0.001)</w:t>
      </w:r>
      <w:r w:rsidR="00135779">
        <w:t xml:space="preserve">, and treatment and population </w:t>
      </w:r>
      <w:r w:rsidR="00135779">
        <w:t>(χ</w:t>
      </w:r>
      <w:r w:rsidR="00135779">
        <w:rPr>
          <w:vertAlign w:val="superscript"/>
        </w:rPr>
        <w:t>2</w:t>
      </w:r>
      <w:r w:rsidR="00135779">
        <w:t>=</w:t>
      </w:r>
      <w:r w:rsidR="00135779">
        <w:t>37.660</w:t>
      </w:r>
      <w:r w:rsidR="00135779">
        <w:t>, p&lt;0.001)</w:t>
      </w:r>
      <w:r w:rsidR="00874A0D">
        <w:t xml:space="preserve"> </w:t>
      </w:r>
      <w:r w:rsidR="00867F07">
        <w:t>were also significant.</w:t>
      </w:r>
    </w:p>
    <w:p w14:paraId="7B1297AF" w14:textId="77777777" w:rsidR="003F7E97" w:rsidRDefault="003F7E97" w:rsidP="002E4C03">
      <w:pPr>
        <w:pStyle w:val="NormalWeb"/>
        <w:spacing w:before="0" w:beforeAutospacing="0" w:after="0" w:afterAutospacing="0"/>
      </w:pPr>
    </w:p>
    <w:p w14:paraId="7CBD84C9" w14:textId="77777777" w:rsidR="009A5A33" w:rsidRPr="00C22A26" w:rsidRDefault="009A5A33" w:rsidP="002E4C03">
      <w:pPr>
        <w:pStyle w:val="NormalWeb"/>
        <w:spacing w:before="0" w:beforeAutospacing="0" w:after="0" w:afterAutospacing="0"/>
      </w:pPr>
    </w:p>
    <w:p w14:paraId="6296DFB0" w14:textId="5EEBEF82" w:rsidR="007C322E" w:rsidRDefault="007C322E" w:rsidP="007C322E">
      <w:pPr>
        <w:pStyle w:val="NormalWeb"/>
        <w:spacing w:before="0" w:beforeAutospacing="0" w:after="0" w:afterAutospacing="0"/>
        <w:rPr>
          <w:i/>
          <w:iCs/>
        </w:rPr>
      </w:pPr>
      <w:r>
        <w:rPr>
          <w:i/>
          <w:iCs/>
          <w:noProof/>
        </w:rPr>
        <w:drawing>
          <wp:inline distT="0" distB="0" distL="0" distR="0" wp14:anchorId="32D32B70" wp14:editId="55E74983">
            <wp:extent cx="5712591" cy="4551053"/>
            <wp:effectExtent l="0" t="0" r="2540" b="1905"/>
            <wp:docPr id="69942102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9421029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2591" cy="4551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228466" w14:textId="77777777" w:rsidR="007C322E" w:rsidRPr="007C322E" w:rsidRDefault="007C322E" w:rsidP="007C322E">
      <w:pPr>
        <w:pStyle w:val="NormalWeb"/>
        <w:spacing w:before="0" w:beforeAutospacing="0" w:after="0" w:afterAutospacing="0"/>
      </w:pPr>
    </w:p>
    <w:p w14:paraId="6D4A6864" w14:textId="77777777" w:rsidR="00C22A26" w:rsidRDefault="00C22A26" w:rsidP="002E4C03">
      <w:pPr>
        <w:pStyle w:val="NormalWeb"/>
        <w:spacing w:before="0" w:beforeAutospacing="0" w:after="0" w:afterAutospacing="0"/>
        <w:rPr>
          <w:i/>
          <w:iCs/>
        </w:rPr>
      </w:pPr>
    </w:p>
    <w:p w14:paraId="1A4A0543" w14:textId="77777777" w:rsidR="00262BD9" w:rsidRDefault="00262BD9" w:rsidP="002E4C03">
      <w:pPr>
        <w:pStyle w:val="NormalWeb"/>
        <w:spacing w:before="0" w:beforeAutospacing="0" w:after="0" w:afterAutospacing="0"/>
      </w:pPr>
    </w:p>
    <w:p w14:paraId="170E3C3D" w14:textId="4F903DEB" w:rsidR="00262BD9" w:rsidRDefault="00262BD9" w:rsidP="002E4C03">
      <w:pPr>
        <w:pStyle w:val="NormalWeb"/>
        <w:spacing w:before="0" w:beforeAutospacing="0" w:after="0" w:afterAutospacing="0"/>
      </w:pPr>
      <w:r>
        <w:t xml:space="preserve">Table </w:t>
      </w:r>
      <w:r w:rsidR="00DC14B1">
        <w:t>XX</w:t>
      </w:r>
      <w:r>
        <w:t xml:space="preserve">. Post-hoc comparisons of fruit production by treatment and sex. </w:t>
      </w:r>
      <w:r w:rsidR="00DC14B1">
        <w:t>A Tukey test was used to determine significance.</w:t>
      </w:r>
    </w:p>
    <w:p w14:paraId="04CA7224" w14:textId="77777777" w:rsidR="00DC14B1" w:rsidRDefault="00DC14B1" w:rsidP="002E4C03">
      <w:pPr>
        <w:pStyle w:val="NormalWeb"/>
        <w:spacing w:before="0" w:beforeAutospacing="0" w:after="0" w:afterAutospacing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43"/>
        <w:gridCol w:w="1267"/>
        <w:gridCol w:w="1134"/>
        <w:gridCol w:w="776"/>
        <w:gridCol w:w="763"/>
        <w:gridCol w:w="776"/>
        <w:gridCol w:w="768"/>
        <w:gridCol w:w="1189"/>
        <w:gridCol w:w="1134"/>
      </w:tblGrid>
      <w:tr w:rsidR="000C4897" w14:paraId="5782EF88" w14:textId="0D166FF3" w:rsidTr="000C4897">
        <w:tc>
          <w:tcPr>
            <w:tcW w:w="1543" w:type="dxa"/>
          </w:tcPr>
          <w:p w14:paraId="7D1339AF" w14:textId="77777777" w:rsidR="00CA64AB" w:rsidRPr="001F1B36" w:rsidRDefault="00CA64AB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</w:p>
        </w:tc>
        <w:tc>
          <w:tcPr>
            <w:tcW w:w="2401" w:type="dxa"/>
            <w:gridSpan w:val="2"/>
          </w:tcPr>
          <w:p w14:paraId="3715B9BA" w14:textId="081B1575" w:rsidR="00CA64AB" w:rsidRPr="001F1B36" w:rsidRDefault="00CA64AB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>
              <w:rPr>
                <w:b/>
                <w:bCs/>
              </w:rPr>
              <w:t>Fruit Set</w:t>
            </w:r>
          </w:p>
        </w:tc>
        <w:tc>
          <w:tcPr>
            <w:tcW w:w="1539" w:type="dxa"/>
            <w:gridSpan w:val="2"/>
          </w:tcPr>
          <w:p w14:paraId="6C5FAD97" w14:textId="20F03625" w:rsidR="00CA64AB" w:rsidRPr="001F1B36" w:rsidRDefault="003D6CA7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>
              <w:rPr>
                <w:b/>
                <w:bCs/>
              </w:rPr>
              <w:t>Seed Number</w:t>
            </w:r>
          </w:p>
        </w:tc>
        <w:tc>
          <w:tcPr>
            <w:tcW w:w="1544" w:type="dxa"/>
            <w:gridSpan w:val="2"/>
          </w:tcPr>
          <w:p w14:paraId="72F33B77" w14:textId="4E55283E" w:rsidR="00CA64AB" w:rsidRPr="001F1B36" w:rsidRDefault="003D6CA7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>
              <w:rPr>
                <w:b/>
                <w:bCs/>
              </w:rPr>
              <w:t>Germination Rate</w:t>
            </w:r>
          </w:p>
        </w:tc>
        <w:tc>
          <w:tcPr>
            <w:tcW w:w="2323" w:type="dxa"/>
            <w:gridSpan w:val="2"/>
          </w:tcPr>
          <w:p w14:paraId="30D16331" w14:textId="706CA2BE" w:rsidR="00CA64AB" w:rsidRPr="001F1B36" w:rsidRDefault="003D6CA7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>
              <w:rPr>
                <w:b/>
                <w:bCs/>
              </w:rPr>
              <w:t>Total Reproductive Output</w:t>
            </w:r>
          </w:p>
        </w:tc>
      </w:tr>
      <w:tr w:rsidR="000C4897" w14:paraId="14C3A790" w14:textId="107982AC" w:rsidTr="000C4897">
        <w:tc>
          <w:tcPr>
            <w:tcW w:w="1543" w:type="dxa"/>
          </w:tcPr>
          <w:p w14:paraId="2FED957C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Treatment</w:t>
            </w:r>
          </w:p>
        </w:tc>
        <w:tc>
          <w:tcPr>
            <w:tcW w:w="1267" w:type="dxa"/>
          </w:tcPr>
          <w:p w14:paraId="488C950E" w14:textId="0A819592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Odds Ratio</w:t>
            </w:r>
          </w:p>
        </w:tc>
        <w:tc>
          <w:tcPr>
            <w:tcW w:w="1134" w:type="dxa"/>
          </w:tcPr>
          <w:p w14:paraId="543F2036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p-value</w:t>
            </w:r>
          </w:p>
        </w:tc>
        <w:tc>
          <w:tcPr>
            <w:tcW w:w="776" w:type="dxa"/>
          </w:tcPr>
          <w:p w14:paraId="7DC0C111" w14:textId="0FF378C6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Odds Ratio</w:t>
            </w:r>
          </w:p>
        </w:tc>
        <w:tc>
          <w:tcPr>
            <w:tcW w:w="763" w:type="dxa"/>
          </w:tcPr>
          <w:p w14:paraId="2D0B2547" w14:textId="0A6CF9CF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p-value</w:t>
            </w:r>
          </w:p>
        </w:tc>
        <w:tc>
          <w:tcPr>
            <w:tcW w:w="776" w:type="dxa"/>
          </w:tcPr>
          <w:p w14:paraId="22417D90" w14:textId="1A37630F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Odds Ratio</w:t>
            </w:r>
          </w:p>
        </w:tc>
        <w:tc>
          <w:tcPr>
            <w:tcW w:w="768" w:type="dxa"/>
          </w:tcPr>
          <w:p w14:paraId="6A0B7C8D" w14:textId="59DFFA55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p-value</w:t>
            </w:r>
          </w:p>
        </w:tc>
        <w:tc>
          <w:tcPr>
            <w:tcW w:w="1189" w:type="dxa"/>
          </w:tcPr>
          <w:p w14:paraId="6F81F89C" w14:textId="41402A1C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Odds Ratio</w:t>
            </w:r>
          </w:p>
        </w:tc>
        <w:tc>
          <w:tcPr>
            <w:tcW w:w="1134" w:type="dxa"/>
          </w:tcPr>
          <w:p w14:paraId="2096BD7A" w14:textId="559C3DD3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p-value</w:t>
            </w:r>
          </w:p>
        </w:tc>
      </w:tr>
      <w:tr w:rsidR="000C4897" w14:paraId="47FC5012" w14:textId="3454B928" w:rsidTr="000C4897">
        <w:tc>
          <w:tcPr>
            <w:tcW w:w="1543" w:type="dxa"/>
          </w:tcPr>
          <w:p w14:paraId="31000107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No Pollen</w:t>
            </w:r>
          </w:p>
        </w:tc>
        <w:tc>
          <w:tcPr>
            <w:tcW w:w="1267" w:type="dxa"/>
          </w:tcPr>
          <w:p w14:paraId="6834287B" w14:textId="5E615EC8" w:rsidR="000C4897" w:rsidRDefault="000C4897" w:rsidP="000C4897">
            <w:pPr>
              <w:pStyle w:val="NormalWeb"/>
              <w:spacing w:before="0" w:beforeAutospacing="0" w:after="0" w:afterAutospacing="0"/>
            </w:pPr>
            <w:r>
              <w:t>6930</w:t>
            </w:r>
          </w:p>
        </w:tc>
        <w:tc>
          <w:tcPr>
            <w:tcW w:w="1134" w:type="dxa"/>
          </w:tcPr>
          <w:p w14:paraId="3401E6B4" w14:textId="2A9E4ACB" w:rsidR="000C4897" w:rsidRDefault="000C4897" w:rsidP="000C4897">
            <w:pPr>
              <w:pStyle w:val="NormalWeb"/>
              <w:spacing w:before="0" w:beforeAutospacing="0" w:after="0" w:afterAutospacing="0"/>
            </w:pPr>
            <w:r>
              <w:t>0.989</w:t>
            </w:r>
          </w:p>
        </w:tc>
        <w:tc>
          <w:tcPr>
            <w:tcW w:w="776" w:type="dxa"/>
          </w:tcPr>
          <w:p w14:paraId="66FDF1E0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763" w:type="dxa"/>
          </w:tcPr>
          <w:p w14:paraId="1436D2B4" w14:textId="78C2DF50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776" w:type="dxa"/>
          </w:tcPr>
          <w:p w14:paraId="685AE262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768" w:type="dxa"/>
          </w:tcPr>
          <w:p w14:paraId="32630443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1189" w:type="dxa"/>
          </w:tcPr>
          <w:p w14:paraId="7710ABED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1134" w:type="dxa"/>
          </w:tcPr>
          <w:p w14:paraId="31500C79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</w:tr>
      <w:tr w:rsidR="000C4897" w14:paraId="4F7DC55D" w14:textId="28E8F406" w:rsidTr="000C4897">
        <w:tc>
          <w:tcPr>
            <w:tcW w:w="1543" w:type="dxa"/>
          </w:tcPr>
          <w:p w14:paraId="3598A3B9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Open Pollinated</w:t>
            </w:r>
          </w:p>
        </w:tc>
        <w:tc>
          <w:tcPr>
            <w:tcW w:w="1267" w:type="dxa"/>
          </w:tcPr>
          <w:p w14:paraId="3BCDBA3D" w14:textId="1FBD4406" w:rsidR="000C4897" w:rsidRDefault="000C4897" w:rsidP="000C4897">
            <w:pPr>
              <w:pStyle w:val="NormalWeb"/>
              <w:spacing w:before="0" w:beforeAutospacing="0" w:after="0" w:afterAutospacing="0"/>
            </w:pPr>
            <w:r>
              <w:t>0.000</w:t>
            </w:r>
          </w:p>
        </w:tc>
        <w:tc>
          <w:tcPr>
            <w:tcW w:w="1134" w:type="dxa"/>
          </w:tcPr>
          <w:p w14:paraId="5E6E7B51" w14:textId="3134BD10" w:rsidR="000C4897" w:rsidRDefault="000C4897" w:rsidP="000C4897">
            <w:pPr>
              <w:pStyle w:val="NormalWeb"/>
              <w:spacing w:before="0" w:beforeAutospacing="0" w:after="0" w:afterAutospacing="0"/>
            </w:pPr>
            <w:r>
              <w:t>0.988</w:t>
            </w:r>
          </w:p>
        </w:tc>
        <w:tc>
          <w:tcPr>
            <w:tcW w:w="776" w:type="dxa"/>
          </w:tcPr>
          <w:p w14:paraId="7CF8AB91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763" w:type="dxa"/>
          </w:tcPr>
          <w:p w14:paraId="6B93439C" w14:textId="266E9FE4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776" w:type="dxa"/>
          </w:tcPr>
          <w:p w14:paraId="436A8FE7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768" w:type="dxa"/>
          </w:tcPr>
          <w:p w14:paraId="739655E6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1189" w:type="dxa"/>
          </w:tcPr>
          <w:p w14:paraId="79261E2B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1134" w:type="dxa"/>
          </w:tcPr>
          <w:p w14:paraId="0BE659D5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</w:tr>
      <w:tr w:rsidR="000C4897" w14:paraId="4D3722D4" w14:textId="7B657C1E" w:rsidTr="000C4897">
        <w:tc>
          <w:tcPr>
            <w:tcW w:w="1543" w:type="dxa"/>
          </w:tcPr>
          <w:p w14:paraId="2709730D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Outcrossed</w:t>
            </w:r>
          </w:p>
        </w:tc>
        <w:tc>
          <w:tcPr>
            <w:tcW w:w="1267" w:type="dxa"/>
          </w:tcPr>
          <w:p w14:paraId="308F93A3" w14:textId="1A5A2E70" w:rsidR="000C4897" w:rsidRDefault="000C4897" w:rsidP="000C4897">
            <w:pPr>
              <w:pStyle w:val="NormalWeb"/>
              <w:spacing w:before="0" w:beforeAutospacing="0" w:after="0" w:afterAutospacing="0"/>
            </w:pPr>
            <w:r>
              <w:t>0.224</w:t>
            </w:r>
          </w:p>
        </w:tc>
        <w:tc>
          <w:tcPr>
            <w:tcW w:w="1134" w:type="dxa"/>
          </w:tcPr>
          <w:p w14:paraId="0F1FACDC" w14:textId="01BD64D8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>
              <w:rPr>
                <w:b/>
                <w:bCs/>
              </w:rPr>
              <w:t>&lt;0.001</w:t>
            </w:r>
          </w:p>
        </w:tc>
        <w:tc>
          <w:tcPr>
            <w:tcW w:w="776" w:type="dxa"/>
          </w:tcPr>
          <w:p w14:paraId="4B52ECB1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</w:p>
        </w:tc>
        <w:tc>
          <w:tcPr>
            <w:tcW w:w="763" w:type="dxa"/>
          </w:tcPr>
          <w:p w14:paraId="6D31435A" w14:textId="64311DD9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</w:p>
        </w:tc>
        <w:tc>
          <w:tcPr>
            <w:tcW w:w="776" w:type="dxa"/>
          </w:tcPr>
          <w:p w14:paraId="69BCF744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</w:p>
        </w:tc>
        <w:tc>
          <w:tcPr>
            <w:tcW w:w="768" w:type="dxa"/>
          </w:tcPr>
          <w:p w14:paraId="7ABF5C62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</w:p>
        </w:tc>
        <w:tc>
          <w:tcPr>
            <w:tcW w:w="1189" w:type="dxa"/>
          </w:tcPr>
          <w:p w14:paraId="7B11C6CB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</w:p>
        </w:tc>
        <w:tc>
          <w:tcPr>
            <w:tcW w:w="1134" w:type="dxa"/>
          </w:tcPr>
          <w:p w14:paraId="7F578F98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</w:p>
        </w:tc>
      </w:tr>
      <w:tr w:rsidR="000C4897" w14:paraId="76A23176" w14:textId="4A295909" w:rsidTr="000C4897">
        <w:tc>
          <w:tcPr>
            <w:tcW w:w="1543" w:type="dxa"/>
          </w:tcPr>
          <w:p w14:paraId="573FED9D" w14:textId="77777777" w:rsidR="000C4897" w:rsidRPr="001F1B36" w:rsidRDefault="000C4897" w:rsidP="000C4897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Selfed</w:t>
            </w:r>
          </w:p>
        </w:tc>
        <w:tc>
          <w:tcPr>
            <w:tcW w:w="1267" w:type="dxa"/>
          </w:tcPr>
          <w:p w14:paraId="4A8B8EA1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  <w:r>
              <w:t>na</w:t>
            </w:r>
          </w:p>
        </w:tc>
        <w:tc>
          <w:tcPr>
            <w:tcW w:w="1134" w:type="dxa"/>
          </w:tcPr>
          <w:p w14:paraId="66EB9439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  <w:r>
              <w:t>na</w:t>
            </w:r>
          </w:p>
        </w:tc>
        <w:tc>
          <w:tcPr>
            <w:tcW w:w="776" w:type="dxa"/>
          </w:tcPr>
          <w:p w14:paraId="21D203D8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763" w:type="dxa"/>
          </w:tcPr>
          <w:p w14:paraId="2E00C0A0" w14:textId="73871F8B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776" w:type="dxa"/>
          </w:tcPr>
          <w:p w14:paraId="343C6417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768" w:type="dxa"/>
          </w:tcPr>
          <w:p w14:paraId="713BC2B2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1189" w:type="dxa"/>
          </w:tcPr>
          <w:p w14:paraId="723301B7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  <w:tc>
          <w:tcPr>
            <w:tcW w:w="1134" w:type="dxa"/>
          </w:tcPr>
          <w:p w14:paraId="2F498929" w14:textId="77777777" w:rsidR="000C4897" w:rsidRDefault="000C4897" w:rsidP="000C4897">
            <w:pPr>
              <w:pStyle w:val="NormalWeb"/>
              <w:spacing w:before="0" w:beforeAutospacing="0" w:after="0" w:afterAutospacing="0"/>
            </w:pPr>
          </w:p>
        </w:tc>
      </w:tr>
    </w:tbl>
    <w:p w14:paraId="5B3F8C13" w14:textId="77777777" w:rsidR="00262BD9" w:rsidRDefault="00262BD9" w:rsidP="002E4C03">
      <w:pPr>
        <w:pStyle w:val="NormalWeb"/>
        <w:spacing w:before="0" w:beforeAutospacing="0" w:after="0" w:afterAutospacing="0"/>
      </w:pPr>
    </w:p>
    <w:p w14:paraId="031668B8" w14:textId="489F39E3" w:rsidR="001D0D62" w:rsidRDefault="00CA3490" w:rsidP="002E4C03">
      <w:pPr>
        <w:pStyle w:val="NormalWeb"/>
        <w:spacing w:before="0" w:beforeAutospacing="0" w:after="0" w:afterAutospacing="0"/>
      </w:pPr>
      <w:r>
        <w:t xml:space="preserve">Table XX. Mean and standard deviation of seed production for the outcrossed and open treatment of the pollination treatment for </w:t>
      </w:r>
      <w:r w:rsidR="00EA1EB9">
        <w:t xml:space="preserve">the two populations (high and low OSR) and two sexes (female and hermaphrodite). </w:t>
      </w:r>
      <w:r w:rsidR="00167783">
        <w:t xml:space="preserve">Pollen limitation is a calculated value describing the pollen limitation from the </w:t>
      </w:r>
      <w:r w:rsidR="00B65343">
        <w:t xml:space="preserve">seed production of the outcrossed and open treatment.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37"/>
        <w:gridCol w:w="1669"/>
        <w:gridCol w:w="1271"/>
        <w:gridCol w:w="1244"/>
        <w:gridCol w:w="1271"/>
        <w:gridCol w:w="1244"/>
        <w:gridCol w:w="1324"/>
      </w:tblGrid>
      <w:tr w:rsidR="00DC6913" w14:paraId="53D3B9E4" w14:textId="77777777" w:rsidTr="00726C34">
        <w:tc>
          <w:tcPr>
            <w:tcW w:w="1326" w:type="dxa"/>
            <w:vMerge w:val="restart"/>
            <w:tcBorders>
              <w:top w:val="single" w:sz="4" w:space="0" w:color="auto"/>
              <w:bottom w:val="nil"/>
            </w:tcBorders>
            <w:vAlign w:val="bottom"/>
          </w:tcPr>
          <w:p w14:paraId="0582AD46" w14:textId="40175025" w:rsidR="00DC6913" w:rsidRPr="00DC6913" w:rsidRDefault="00DC6913" w:rsidP="00DC3CD0">
            <w:pPr>
              <w:pStyle w:val="NormalWeb"/>
              <w:spacing w:before="0" w:after="0"/>
              <w:rPr>
                <w:b/>
                <w:bCs/>
              </w:rPr>
            </w:pPr>
            <w:r w:rsidRPr="00DC6913">
              <w:rPr>
                <w:b/>
                <w:bCs/>
              </w:rPr>
              <w:t>Population</w:t>
            </w:r>
          </w:p>
        </w:tc>
        <w:tc>
          <w:tcPr>
            <w:tcW w:w="1669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013E0F3B" w14:textId="7B499C52" w:rsidR="00DC6913" w:rsidRPr="00DC6913" w:rsidRDefault="00DC6913" w:rsidP="00DC3CD0">
            <w:pPr>
              <w:pStyle w:val="NormalWeb"/>
              <w:spacing w:before="0" w:after="0"/>
              <w:rPr>
                <w:b/>
                <w:bCs/>
              </w:rPr>
            </w:pPr>
            <w:r w:rsidRPr="00DC6913">
              <w:rPr>
                <w:b/>
                <w:bCs/>
              </w:rPr>
              <w:t>Sex</w:t>
            </w:r>
          </w:p>
        </w:tc>
        <w:tc>
          <w:tcPr>
            <w:tcW w:w="2516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E79FA45" w14:textId="30A0C871" w:rsidR="00DC6913" w:rsidRPr="00DC6913" w:rsidRDefault="00DC6913" w:rsidP="00DC3CD0">
            <w:pPr>
              <w:pStyle w:val="NormalWeb"/>
              <w:spacing w:before="0" w:beforeAutospacing="0" w:after="0" w:afterAutospacing="0"/>
              <w:jc w:val="center"/>
              <w:rPr>
                <w:b/>
                <w:bCs/>
              </w:rPr>
            </w:pPr>
            <w:r w:rsidRPr="00DC6913">
              <w:rPr>
                <w:b/>
                <w:bCs/>
              </w:rPr>
              <w:t>Outcrossed</w:t>
            </w:r>
          </w:p>
        </w:tc>
        <w:tc>
          <w:tcPr>
            <w:tcW w:w="2515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634A4484" w14:textId="44560E97" w:rsidR="00DC6913" w:rsidRPr="00DC6913" w:rsidRDefault="00DC6913" w:rsidP="00DC3CD0">
            <w:pPr>
              <w:pStyle w:val="NormalWeb"/>
              <w:spacing w:before="0" w:beforeAutospacing="0" w:after="0" w:afterAutospacing="0"/>
              <w:jc w:val="center"/>
              <w:rPr>
                <w:b/>
                <w:bCs/>
              </w:rPr>
            </w:pPr>
            <w:r w:rsidRPr="00DC6913">
              <w:rPr>
                <w:b/>
                <w:bCs/>
              </w:rPr>
              <w:t>Open</w:t>
            </w:r>
          </w:p>
        </w:tc>
        <w:tc>
          <w:tcPr>
            <w:tcW w:w="132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bottom"/>
          </w:tcPr>
          <w:p w14:paraId="3333586A" w14:textId="22348589" w:rsidR="00DC6913" w:rsidRPr="00DC6913" w:rsidRDefault="00DC6913" w:rsidP="00DC3CD0">
            <w:pPr>
              <w:pStyle w:val="NormalWeb"/>
              <w:spacing w:before="0" w:after="0"/>
              <w:jc w:val="center"/>
              <w:rPr>
                <w:b/>
                <w:bCs/>
              </w:rPr>
            </w:pPr>
            <w:r w:rsidRPr="00DC6913">
              <w:rPr>
                <w:b/>
                <w:bCs/>
              </w:rPr>
              <w:t>Pollen Limitation</w:t>
            </w:r>
          </w:p>
        </w:tc>
      </w:tr>
      <w:tr w:rsidR="00DC6913" w14:paraId="5205D427" w14:textId="77777777" w:rsidTr="00726C34">
        <w:tc>
          <w:tcPr>
            <w:tcW w:w="1326" w:type="dxa"/>
            <w:vMerge/>
            <w:tcBorders>
              <w:top w:val="nil"/>
              <w:bottom w:val="single" w:sz="4" w:space="0" w:color="auto"/>
            </w:tcBorders>
            <w:vAlign w:val="bottom"/>
          </w:tcPr>
          <w:p w14:paraId="3B98ED23" w14:textId="3034BA47" w:rsidR="00DC6913" w:rsidRPr="00DC6913" w:rsidRDefault="00DC6913" w:rsidP="00DC3CD0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</w:p>
        </w:tc>
        <w:tc>
          <w:tcPr>
            <w:tcW w:w="1669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4CE3632" w14:textId="1384AE6B" w:rsidR="00DC6913" w:rsidRPr="00DC6913" w:rsidRDefault="00DC6913" w:rsidP="00DC3CD0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</w:p>
        </w:tc>
        <w:tc>
          <w:tcPr>
            <w:tcW w:w="1272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bottom"/>
          </w:tcPr>
          <w:p w14:paraId="26021E3E" w14:textId="7C0D1E85" w:rsidR="00DC6913" w:rsidRPr="00DC6913" w:rsidRDefault="00DC6913" w:rsidP="00DC3CD0">
            <w:pPr>
              <w:pStyle w:val="NormalWeb"/>
              <w:spacing w:before="0" w:beforeAutospacing="0" w:after="0" w:afterAutospacing="0"/>
              <w:jc w:val="center"/>
              <w:rPr>
                <w:b/>
                <w:bCs/>
              </w:rPr>
            </w:pPr>
            <w:r w:rsidRPr="00DC6913">
              <w:rPr>
                <w:b/>
                <w:bCs/>
              </w:rPr>
              <w:t>Mean</w:t>
            </w:r>
          </w:p>
        </w:tc>
        <w:tc>
          <w:tcPr>
            <w:tcW w:w="1244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A4EF096" w14:textId="0EEA3D6F" w:rsidR="00DC6913" w:rsidRPr="00DC6913" w:rsidRDefault="00DC6913" w:rsidP="00DC3CD0">
            <w:pPr>
              <w:pStyle w:val="NormalWeb"/>
              <w:spacing w:before="0" w:beforeAutospacing="0" w:after="0" w:afterAutospacing="0"/>
              <w:jc w:val="center"/>
              <w:rPr>
                <w:b/>
                <w:bCs/>
              </w:rPr>
            </w:pPr>
            <w:r w:rsidRPr="00DC6913">
              <w:rPr>
                <w:b/>
                <w:bCs/>
              </w:rPr>
              <w:t>SD</w:t>
            </w:r>
          </w:p>
        </w:tc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bottom"/>
          </w:tcPr>
          <w:p w14:paraId="01708FF3" w14:textId="6BB348A3" w:rsidR="00DC6913" w:rsidRPr="00DC6913" w:rsidRDefault="00DC6913" w:rsidP="00DC3CD0">
            <w:pPr>
              <w:pStyle w:val="NormalWeb"/>
              <w:spacing w:before="0" w:beforeAutospacing="0" w:after="0" w:afterAutospacing="0"/>
              <w:jc w:val="center"/>
              <w:rPr>
                <w:b/>
                <w:bCs/>
              </w:rPr>
            </w:pPr>
            <w:r w:rsidRPr="00DC6913">
              <w:rPr>
                <w:b/>
                <w:bCs/>
              </w:rPr>
              <w:t>Mean</w:t>
            </w:r>
          </w:p>
        </w:tc>
        <w:tc>
          <w:tcPr>
            <w:tcW w:w="1244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64F0E81" w14:textId="57F67B57" w:rsidR="00DC6913" w:rsidRPr="00DC6913" w:rsidRDefault="00DC6913" w:rsidP="00DC3CD0">
            <w:pPr>
              <w:pStyle w:val="NormalWeb"/>
              <w:spacing w:before="0" w:beforeAutospacing="0" w:after="0" w:afterAutospacing="0"/>
              <w:jc w:val="center"/>
              <w:rPr>
                <w:b/>
                <w:bCs/>
              </w:rPr>
            </w:pPr>
            <w:r w:rsidRPr="00DC6913">
              <w:rPr>
                <w:b/>
                <w:bCs/>
              </w:rPr>
              <w:t>SD</w:t>
            </w:r>
          </w:p>
        </w:tc>
        <w:tc>
          <w:tcPr>
            <w:tcW w:w="1324" w:type="dxa"/>
            <w:vMerge/>
            <w:tcBorders>
              <w:top w:val="nil"/>
              <w:left w:val="single" w:sz="4" w:space="0" w:color="auto"/>
              <w:bottom w:val="single" w:sz="4" w:space="0" w:color="auto"/>
            </w:tcBorders>
            <w:vAlign w:val="bottom"/>
          </w:tcPr>
          <w:p w14:paraId="31EC51AB" w14:textId="239BDC48" w:rsidR="00DC6913" w:rsidRDefault="00DC6913" w:rsidP="00DC3CD0">
            <w:pPr>
              <w:pStyle w:val="NormalWeb"/>
              <w:spacing w:before="0" w:beforeAutospacing="0" w:after="0" w:afterAutospacing="0"/>
              <w:jc w:val="center"/>
            </w:pPr>
          </w:p>
        </w:tc>
      </w:tr>
      <w:tr w:rsidR="001A6B34" w14:paraId="138BF859" w14:textId="77777777" w:rsidTr="00726C34">
        <w:tc>
          <w:tcPr>
            <w:tcW w:w="1326" w:type="dxa"/>
            <w:tcBorders>
              <w:top w:val="single" w:sz="4" w:space="0" w:color="auto"/>
            </w:tcBorders>
            <w:vAlign w:val="bottom"/>
          </w:tcPr>
          <w:p w14:paraId="7C8F426E" w14:textId="1BCF7FA2" w:rsidR="001A6B34" w:rsidRDefault="001A6B34" w:rsidP="00DC3CD0">
            <w:pPr>
              <w:pStyle w:val="NormalWeb"/>
              <w:spacing w:before="0" w:beforeAutospacing="0" w:after="0" w:afterAutospacing="0"/>
            </w:pPr>
            <w:r>
              <w:t>High OSR</w:t>
            </w:r>
          </w:p>
        </w:tc>
        <w:tc>
          <w:tcPr>
            <w:tcW w:w="1669" w:type="dxa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1EF477AA" w14:textId="1E2E60FC" w:rsidR="001A6B34" w:rsidRDefault="001A6B34" w:rsidP="00DC3CD0">
            <w:pPr>
              <w:pStyle w:val="NormalWeb"/>
              <w:spacing w:before="0" w:beforeAutospacing="0" w:after="0" w:afterAutospacing="0"/>
            </w:pPr>
            <w:r>
              <w:t>Female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239F786C" w14:textId="689E1482" w:rsidR="001A6B34" w:rsidRDefault="00D05E0B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10.5</w:t>
            </w:r>
          </w:p>
        </w:tc>
        <w:tc>
          <w:tcPr>
            <w:tcW w:w="1244" w:type="dxa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37DB7B89" w14:textId="3D133639" w:rsidR="001A6B34" w:rsidRDefault="00D05E0B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8.57</w:t>
            </w:r>
          </w:p>
        </w:tc>
        <w:tc>
          <w:tcPr>
            <w:tcW w:w="1271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7A1F085D" w14:textId="59393ED4" w:rsidR="001A6B34" w:rsidRDefault="00D05E0B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0.375</w:t>
            </w:r>
          </w:p>
        </w:tc>
        <w:tc>
          <w:tcPr>
            <w:tcW w:w="1244" w:type="dxa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1390D093" w14:textId="52ACAE53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0.875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359E4363" w14:textId="49AD196A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3.34</w:t>
            </w:r>
          </w:p>
        </w:tc>
      </w:tr>
      <w:tr w:rsidR="001A6B34" w14:paraId="3EB406E4" w14:textId="77777777" w:rsidTr="00726C34">
        <w:tc>
          <w:tcPr>
            <w:tcW w:w="1326" w:type="dxa"/>
            <w:vAlign w:val="bottom"/>
          </w:tcPr>
          <w:p w14:paraId="7BC31777" w14:textId="0580BF0C" w:rsidR="001A6B34" w:rsidRDefault="001A6B34" w:rsidP="00DC3CD0">
            <w:pPr>
              <w:pStyle w:val="NormalWeb"/>
              <w:spacing w:before="0" w:beforeAutospacing="0" w:after="0" w:afterAutospacing="0"/>
            </w:pPr>
            <w:r>
              <w:t>High OSR</w:t>
            </w:r>
          </w:p>
        </w:tc>
        <w:tc>
          <w:tcPr>
            <w:tcW w:w="1669" w:type="dxa"/>
            <w:tcBorders>
              <w:right w:val="single" w:sz="4" w:space="0" w:color="auto"/>
            </w:tcBorders>
            <w:vAlign w:val="bottom"/>
          </w:tcPr>
          <w:p w14:paraId="066825B9" w14:textId="0C55D053" w:rsidR="001A6B34" w:rsidRDefault="001A6B34" w:rsidP="00DC3CD0">
            <w:pPr>
              <w:pStyle w:val="NormalWeb"/>
              <w:spacing w:before="0" w:beforeAutospacing="0" w:after="0" w:afterAutospacing="0"/>
            </w:pPr>
            <w:r>
              <w:t>Hermaphrodite</w:t>
            </w:r>
          </w:p>
        </w:tc>
        <w:tc>
          <w:tcPr>
            <w:tcW w:w="1272" w:type="dxa"/>
            <w:tcBorders>
              <w:left w:val="single" w:sz="4" w:space="0" w:color="auto"/>
            </w:tcBorders>
            <w:vAlign w:val="bottom"/>
          </w:tcPr>
          <w:p w14:paraId="647BD67D" w14:textId="273901CD" w:rsidR="001A6B34" w:rsidRDefault="00D05E0B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1.58</w:t>
            </w:r>
          </w:p>
        </w:tc>
        <w:tc>
          <w:tcPr>
            <w:tcW w:w="1244" w:type="dxa"/>
            <w:tcBorders>
              <w:right w:val="single" w:sz="4" w:space="0" w:color="auto"/>
            </w:tcBorders>
            <w:vAlign w:val="bottom"/>
          </w:tcPr>
          <w:p w14:paraId="7DE060A8" w14:textId="24FBC425" w:rsidR="001A6B34" w:rsidRDefault="00D05E0B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2.50</w:t>
            </w:r>
          </w:p>
        </w:tc>
        <w:tc>
          <w:tcPr>
            <w:tcW w:w="1271" w:type="dxa"/>
            <w:tcBorders>
              <w:left w:val="single" w:sz="4" w:space="0" w:color="auto"/>
            </w:tcBorders>
            <w:vAlign w:val="bottom"/>
          </w:tcPr>
          <w:p w14:paraId="23E918C6" w14:textId="1F095230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0.125</w:t>
            </w:r>
          </w:p>
        </w:tc>
        <w:tc>
          <w:tcPr>
            <w:tcW w:w="1244" w:type="dxa"/>
            <w:tcBorders>
              <w:right w:val="single" w:sz="4" w:space="0" w:color="auto"/>
            </w:tcBorders>
            <w:vAlign w:val="bottom"/>
          </w:tcPr>
          <w:p w14:paraId="406834A1" w14:textId="23E4DE7D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0.612</w:t>
            </w:r>
          </w:p>
        </w:tc>
        <w:tc>
          <w:tcPr>
            <w:tcW w:w="1324" w:type="dxa"/>
            <w:tcBorders>
              <w:left w:val="single" w:sz="4" w:space="0" w:color="auto"/>
            </w:tcBorders>
            <w:vAlign w:val="bottom"/>
          </w:tcPr>
          <w:p w14:paraId="78B7D003" w14:textId="072397F2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2.54</w:t>
            </w:r>
          </w:p>
        </w:tc>
      </w:tr>
      <w:tr w:rsidR="001A6B34" w14:paraId="569BA18D" w14:textId="77777777" w:rsidTr="00726C34">
        <w:tc>
          <w:tcPr>
            <w:tcW w:w="1326" w:type="dxa"/>
            <w:vAlign w:val="bottom"/>
          </w:tcPr>
          <w:p w14:paraId="1B791FCA" w14:textId="6C43B7AD" w:rsidR="001A6B34" w:rsidRDefault="001A6B34" w:rsidP="00DC3CD0">
            <w:pPr>
              <w:pStyle w:val="NormalWeb"/>
              <w:spacing w:before="0" w:beforeAutospacing="0" w:after="0" w:afterAutospacing="0"/>
            </w:pPr>
            <w:r>
              <w:t>Low OSR</w:t>
            </w:r>
          </w:p>
        </w:tc>
        <w:tc>
          <w:tcPr>
            <w:tcW w:w="1669" w:type="dxa"/>
            <w:tcBorders>
              <w:right w:val="single" w:sz="4" w:space="0" w:color="auto"/>
            </w:tcBorders>
            <w:vAlign w:val="bottom"/>
          </w:tcPr>
          <w:p w14:paraId="10C53C63" w14:textId="0AFDA896" w:rsidR="001A6B34" w:rsidRDefault="001A6B34" w:rsidP="00DC3CD0">
            <w:pPr>
              <w:pStyle w:val="NormalWeb"/>
              <w:spacing w:before="0" w:beforeAutospacing="0" w:after="0" w:afterAutospacing="0"/>
            </w:pPr>
            <w:r>
              <w:t>Female</w:t>
            </w:r>
          </w:p>
        </w:tc>
        <w:tc>
          <w:tcPr>
            <w:tcW w:w="1272" w:type="dxa"/>
            <w:tcBorders>
              <w:left w:val="single" w:sz="4" w:space="0" w:color="auto"/>
            </w:tcBorders>
            <w:vAlign w:val="bottom"/>
          </w:tcPr>
          <w:p w14:paraId="79AA57AF" w14:textId="1963C545" w:rsidR="001A6B34" w:rsidRDefault="00D05E0B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6.29</w:t>
            </w:r>
          </w:p>
        </w:tc>
        <w:tc>
          <w:tcPr>
            <w:tcW w:w="1244" w:type="dxa"/>
            <w:tcBorders>
              <w:right w:val="single" w:sz="4" w:space="0" w:color="auto"/>
            </w:tcBorders>
            <w:vAlign w:val="bottom"/>
          </w:tcPr>
          <w:p w14:paraId="16F2DDD8" w14:textId="6C8AF0FD" w:rsidR="001A6B34" w:rsidRDefault="00D05E0B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6.41</w:t>
            </w:r>
          </w:p>
        </w:tc>
        <w:tc>
          <w:tcPr>
            <w:tcW w:w="1271" w:type="dxa"/>
            <w:tcBorders>
              <w:left w:val="single" w:sz="4" w:space="0" w:color="auto"/>
            </w:tcBorders>
            <w:vAlign w:val="bottom"/>
          </w:tcPr>
          <w:p w14:paraId="7E357850" w14:textId="6D543682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0.929</w:t>
            </w:r>
          </w:p>
        </w:tc>
        <w:tc>
          <w:tcPr>
            <w:tcW w:w="1244" w:type="dxa"/>
            <w:tcBorders>
              <w:right w:val="single" w:sz="4" w:space="0" w:color="auto"/>
            </w:tcBorders>
            <w:vAlign w:val="bottom"/>
          </w:tcPr>
          <w:p w14:paraId="645594E3" w14:textId="2B833404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2.92</w:t>
            </w:r>
          </w:p>
        </w:tc>
        <w:tc>
          <w:tcPr>
            <w:tcW w:w="1324" w:type="dxa"/>
            <w:tcBorders>
              <w:left w:val="single" w:sz="4" w:space="0" w:color="auto"/>
            </w:tcBorders>
            <w:vAlign w:val="bottom"/>
          </w:tcPr>
          <w:p w14:paraId="423DC42C" w14:textId="41D06F7B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1.91</w:t>
            </w:r>
          </w:p>
        </w:tc>
      </w:tr>
      <w:tr w:rsidR="001A6B34" w14:paraId="071CA30F" w14:textId="77777777" w:rsidTr="00726C34">
        <w:tc>
          <w:tcPr>
            <w:tcW w:w="1326" w:type="dxa"/>
            <w:vAlign w:val="bottom"/>
          </w:tcPr>
          <w:p w14:paraId="2B9188B3" w14:textId="0E6C5692" w:rsidR="001A6B34" w:rsidRDefault="001A6B34" w:rsidP="00DC3CD0">
            <w:pPr>
              <w:pStyle w:val="NormalWeb"/>
              <w:spacing w:before="0" w:beforeAutospacing="0" w:after="0" w:afterAutospacing="0"/>
            </w:pPr>
            <w:r>
              <w:t>Low OSR</w:t>
            </w:r>
          </w:p>
        </w:tc>
        <w:tc>
          <w:tcPr>
            <w:tcW w:w="1669" w:type="dxa"/>
            <w:tcBorders>
              <w:right w:val="single" w:sz="4" w:space="0" w:color="auto"/>
            </w:tcBorders>
            <w:vAlign w:val="bottom"/>
          </w:tcPr>
          <w:p w14:paraId="0935F2C7" w14:textId="403947A7" w:rsidR="001A6B34" w:rsidRDefault="001A6B34" w:rsidP="00DC3CD0">
            <w:pPr>
              <w:pStyle w:val="NormalWeb"/>
              <w:spacing w:before="0" w:beforeAutospacing="0" w:after="0" w:afterAutospacing="0"/>
            </w:pPr>
            <w:r>
              <w:t>Hermaphrodite</w:t>
            </w:r>
          </w:p>
        </w:tc>
        <w:tc>
          <w:tcPr>
            <w:tcW w:w="1272" w:type="dxa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75AF7529" w14:textId="2393B565" w:rsidR="001A6B34" w:rsidRDefault="00D05E0B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7</w:t>
            </w:r>
          </w:p>
        </w:tc>
        <w:tc>
          <w:tcPr>
            <w:tcW w:w="1244" w:type="dxa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672EA0ED" w14:textId="4A248AF4" w:rsidR="001A6B34" w:rsidRDefault="00D05E0B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9.61</w:t>
            </w:r>
          </w:p>
        </w:tc>
        <w:tc>
          <w:tcPr>
            <w:tcW w:w="1271" w:type="dxa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02E087D5" w14:textId="52BC069F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0</w:t>
            </w:r>
          </w:p>
        </w:tc>
        <w:tc>
          <w:tcPr>
            <w:tcW w:w="1244" w:type="dxa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7AC7A0C9" w14:textId="636F5903" w:rsidR="001A6B34" w:rsidRDefault="00B05A62" w:rsidP="00DC3CD0">
            <w:pPr>
              <w:pStyle w:val="NormalWeb"/>
              <w:spacing w:before="0" w:beforeAutospacing="0" w:after="0" w:afterAutospacing="0"/>
              <w:jc w:val="center"/>
            </w:pPr>
            <w:r>
              <w:t>0</w:t>
            </w:r>
          </w:p>
        </w:tc>
        <w:tc>
          <w:tcPr>
            <w:tcW w:w="1324" w:type="dxa"/>
            <w:tcBorders>
              <w:left w:val="single" w:sz="4" w:space="0" w:color="auto"/>
            </w:tcBorders>
            <w:vAlign w:val="bottom"/>
          </w:tcPr>
          <w:p w14:paraId="577037E1" w14:textId="39CBF41E" w:rsidR="001A6B34" w:rsidRDefault="00B65343" w:rsidP="00B65343">
            <w:pPr>
              <w:pStyle w:val="NormalWeb"/>
              <w:spacing w:before="0" w:beforeAutospacing="0" w:after="0" w:afterAutospacing="0"/>
            </w:pPr>
            <w:r>
              <w:t>Inf</w:t>
            </w:r>
          </w:p>
        </w:tc>
      </w:tr>
    </w:tbl>
    <w:p w14:paraId="08285F13" w14:textId="77777777" w:rsidR="00C91342" w:rsidRDefault="00C91342" w:rsidP="002E4C03">
      <w:pPr>
        <w:pStyle w:val="NormalWeb"/>
        <w:spacing w:before="0" w:beforeAutospacing="0" w:after="0" w:afterAutospacing="0"/>
      </w:pPr>
    </w:p>
    <w:p w14:paraId="566A21E2" w14:textId="77777777" w:rsidR="00C91342" w:rsidRDefault="00C91342" w:rsidP="002E4C03">
      <w:pPr>
        <w:pStyle w:val="NormalWeb"/>
        <w:spacing w:before="0" w:beforeAutospacing="0" w:after="0" w:afterAutospacing="0"/>
      </w:pPr>
    </w:p>
    <w:p w14:paraId="3D01735A" w14:textId="77777777" w:rsidR="00C91342" w:rsidRPr="001D0D62" w:rsidRDefault="00C91342" w:rsidP="002E4C03">
      <w:pPr>
        <w:pStyle w:val="NormalWeb"/>
        <w:spacing w:before="0" w:beforeAutospacing="0" w:after="0" w:afterAutospacing="0"/>
      </w:pPr>
    </w:p>
    <w:p w14:paraId="5A2800EA" w14:textId="4FEFA3C1" w:rsidR="003A59A6" w:rsidRDefault="00C47F4D" w:rsidP="002E4C03">
      <w:pPr>
        <w:pStyle w:val="NormalWeb"/>
        <w:spacing w:before="0" w:beforeAutospacing="0" w:after="0" w:afterAutospacing="0"/>
        <w:rPr>
          <w:b/>
          <w:bCs/>
        </w:rPr>
      </w:pPr>
      <w:r>
        <w:rPr>
          <w:b/>
          <w:bCs/>
        </w:rPr>
        <w:t>Discussion</w:t>
      </w:r>
    </w:p>
    <w:p w14:paraId="7F9178E4" w14:textId="169B2C8D" w:rsidR="006F65B6" w:rsidRDefault="00E323E2" w:rsidP="002E4C03">
      <w:pPr>
        <w:pStyle w:val="NormalWeb"/>
        <w:spacing w:before="0" w:beforeAutospacing="0" w:after="0" w:afterAutospacing="0"/>
      </w:pPr>
      <w:r>
        <w:t>We</w:t>
      </w:r>
      <w:r w:rsidR="0005286B">
        <w:t xml:space="preserve"> compared the floral morphology, pollen deposition, and </w:t>
      </w:r>
      <w:r w:rsidR="00CE2D72">
        <w:t xml:space="preserve">reproductive output for </w:t>
      </w:r>
      <w:r w:rsidR="009A2152">
        <w:t xml:space="preserve">hermaphrodites and females in </w:t>
      </w:r>
      <w:r w:rsidR="00CE2D72">
        <w:t xml:space="preserve">one low OSR population and one high OSR population in </w:t>
      </w:r>
      <w:r w:rsidR="00CE2D72">
        <w:rPr>
          <w:i/>
          <w:iCs/>
        </w:rPr>
        <w:t>Silene acaulis</w:t>
      </w:r>
      <w:r w:rsidR="00CE2D72">
        <w:t xml:space="preserve">. We found that </w:t>
      </w:r>
      <w:r w:rsidR="009D482B">
        <w:t>morphological selective pressures differ for females and hermaphrodites</w:t>
      </w:r>
      <w:r w:rsidR="007E1B97">
        <w:t xml:space="preserve"> depending on the sex ratio of the site. </w:t>
      </w:r>
      <w:r w:rsidR="002E317B">
        <w:t xml:space="preserve">At the two sites included in this study, </w:t>
      </w:r>
      <w:r w:rsidR="00287580">
        <w:t xml:space="preserve">pollinators or pollination success is severely limited in both hermaphrodites and females. </w:t>
      </w:r>
      <w:r w:rsidR="00B21A6C">
        <w:t xml:space="preserve">We found no evidence of </w:t>
      </w:r>
      <w:r w:rsidR="00C1420C">
        <w:t xml:space="preserve">frequency dependent selection in the low OSR population. </w:t>
      </w:r>
      <w:r w:rsidR="005E221F">
        <w:t xml:space="preserve">Females were actually less pollen limited in the low OSR population than in the high OSR population. </w:t>
      </w:r>
    </w:p>
    <w:p w14:paraId="63BD6CCF" w14:textId="77777777" w:rsidR="00163EBA" w:rsidRDefault="00163EBA" w:rsidP="002E4C03">
      <w:pPr>
        <w:pStyle w:val="NormalWeb"/>
        <w:spacing w:before="0" w:beforeAutospacing="0" w:after="0" w:afterAutospacing="0"/>
      </w:pPr>
    </w:p>
    <w:p w14:paraId="1A535B2F" w14:textId="66433B6E" w:rsidR="00134C34" w:rsidRPr="00676426" w:rsidRDefault="00676426" w:rsidP="002E4C03">
      <w:pPr>
        <w:pStyle w:val="NormalWeb"/>
        <w:spacing w:before="0" w:beforeAutospacing="0" w:after="0" w:afterAutospacing="0"/>
        <w:rPr>
          <w:i/>
          <w:iCs/>
        </w:rPr>
      </w:pPr>
      <w:r w:rsidRPr="00676426">
        <w:rPr>
          <w:i/>
          <w:iCs/>
        </w:rPr>
        <w:t>Selection for Sexual Dimorphism</w:t>
      </w:r>
    </w:p>
    <w:p w14:paraId="13227311" w14:textId="0127938F" w:rsidR="006F65B6" w:rsidRDefault="00676426" w:rsidP="002E4C03">
      <w:pPr>
        <w:pStyle w:val="NormalWeb"/>
        <w:spacing w:before="0" w:beforeAutospacing="0" w:after="0" w:afterAutospacing="0"/>
      </w:pPr>
      <w:r>
        <w:t>Similar to other studies, we found that stigma length was generally longer in females than hermaphrodites (</w:t>
      </w:r>
    </w:p>
    <w:p w14:paraId="7F8C9B22" w14:textId="77777777" w:rsidR="00676426" w:rsidRDefault="00676426" w:rsidP="002E4C03">
      <w:pPr>
        <w:pStyle w:val="NormalWeb"/>
        <w:spacing w:before="0" w:beforeAutospacing="0" w:after="0" w:afterAutospacing="0"/>
      </w:pPr>
    </w:p>
    <w:p w14:paraId="37792D9D" w14:textId="0AD7C80E" w:rsidR="00222A5A" w:rsidRDefault="003E4C57" w:rsidP="002E4C03">
      <w:pPr>
        <w:pStyle w:val="NormalWeb"/>
        <w:spacing w:before="0" w:beforeAutospacing="0" w:after="0" w:afterAutospacing="0"/>
      </w:pPr>
      <w:r>
        <w:t xml:space="preserve">We had mixed results for the effect of sex ratio on pollination. </w:t>
      </w:r>
    </w:p>
    <w:p w14:paraId="75E01C1F" w14:textId="77777777" w:rsidR="006F65B6" w:rsidRDefault="006F65B6" w:rsidP="002E4C03">
      <w:pPr>
        <w:pStyle w:val="NormalWeb"/>
        <w:spacing w:before="0" w:beforeAutospacing="0" w:after="0" w:afterAutospacing="0"/>
      </w:pPr>
    </w:p>
    <w:p w14:paraId="777055F1" w14:textId="2BA50C93" w:rsidR="00C47F4D" w:rsidRPr="00786033" w:rsidRDefault="006E4B08" w:rsidP="002E4C03">
      <w:pPr>
        <w:pStyle w:val="NormalWeb"/>
        <w:spacing w:before="0" w:beforeAutospacing="0" w:after="0" w:afterAutospacing="0"/>
      </w:pPr>
      <w:r>
        <w:t xml:space="preserve">Dimorphic floral traits, particularly in female function </w:t>
      </w:r>
      <w:r w:rsidR="00786033">
        <w:t xml:space="preserve">suggest the potential that </w:t>
      </w:r>
      <w:r w:rsidR="00786033">
        <w:rPr>
          <w:i/>
          <w:iCs/>
        </w:rPr>
        <w:t xml:space="preserve">Silene acaulis </w:t>
      </w:r>
      <w:r w:rsidR="00786033">
        <w:t>in the Colorado Rocky Mountains may be transitioning to a trioecious mating system.</w:t>
      </w:r>
    </w:p>
    <w:p w14:paraId="47E19098" w14:textId="77777777" w:rsidR="008556B3" w:rsidRDefault="008556B3" w:rsidP="002E4C03">
      <w:pPr>
        <w:pStyle w:val="NormalWeb"/>
        <w:spacing w:before="0" w:beforeAutospacing="0" w:after="0" w:afterAutospacing="0"/>
      </w:pPr>
    </w:p>
    <w:p w14:paraId="6502BF67" w14:textId="77777777" w:rsidR="008556B3" w:rsidRDefault="008556B3" w:rsidP="008556B3">
      <w:pPr>
        <w:pStyle w:val="NormalWeb"/>
        <w:numPr>
          <w:ilvl w:val="0"/>
          <w:numId w:val="11"/>
        </w:numPr>
        <w:spacing w:before="0" w:beforeAutospacing="0" w:after="240" w:afterAutospacing="0"/>
      </w:pPr>
      <w:r>
        <w:t>Is there selection on dimorphic floral traits in females and hermaphrodites, driven by agents of selection?</w:t>
      </w:r>
    </w:p>
    <w:p w14:paraId="3575B2A0" w14:textId="77777777" w:rsidR="008556B3" w:rsidRDefault="008556B3" w:rsidP="008556B3">
      <w:pPr>
        <w:pStyle w:val="NormalWeb"/>
        <w:numPr>
          <w:ilvl w:val="0"/>
          <w:numId w:val="11"/>
        </w:numPr>
        <w:spacing w:before="0" w:beforeAutospacing="0" w:after="240" w:afterAutospacing="0"/>
      </w:pPr>
      <w:r>
        <w:lastRenderedPageBreak/>
        <w:t>Do the site-level and micro-level sex ratios impact pollination and ultimately reproductive output?</w:t>
      </w:r>
    </w:p>
    <w:p w14:paraId="7F5286A7" w14:textId="77777777" w:rsidR="008556B3" w:rsidRDefault="008556B3" w:rsidP="008556B3">
      <w:pPr>
        <w:pStyle w:val="NormalWeb"/>
        <w:numPr>
          <w:ilvl w:val="0"/>
          <w:numId w:val="11"/>
        </w:numPr>
        <w:spacing w:before="0" w:beforeAutospacing="0" w:after="240" w:afterAutospacing="0"/>
      </w:pPr>
      <w:r>
        <w:t>What are the implications of patterns of selection for the evolutionary trajectory of this species?</w:t>
      </w:r>
    </w:p>
    <w:p w14:paraId="28DA97EA" w14:textId="77777777" w:rsidR="008556B3" w:rsidRDefault="008556B3" w:rsidP="002E4C03">
      <w:pPr>
        <w:pStyle w:val="NormalWeb"/>
        <w:spacing w:before="0" w:beforeAutospacing="0" w:after="0" w:afterAutospacing="0"/>
      </w:pPr>
    </w:p>
    <w:p w14:paraId="1C6C77D8" w14:textId="77777777" w:rsidR="0003640C" w:rsidRPr="00CE2D72" w:rsidRDefault="0003640C" w:rsidP="002E4C03">
      <w:pPr>
        <w:pStyle w:val="NormalWeb"/>
        <w:spacing w:before="0" w:beforeAutospacing="0" w:after="0" w:afterAutospacing="0"/>
      </w:pPr>
    </w:p>
    <w:p w14:paraId="6363508D" w14:textId="4F60265D" w:rsidR="00C47F4D" w:rsidRDefault="00C47F4D" w:rsidP="002E4C03">
      <w:pPr>
        <w:pStyle w:val="NormalWeb"/>
        <w:spacing w:before="0" w:beforeAutospacing="0" w:after="0" w:afterAutospacing="0"/>
        <w:rPr>
          <w:u w:val="single"/>
        </w:rPr>
      </w:pPr>
      <w:r w:rsidRPr="002368D9">
        <w:rPr>
          <w:u w:val="single"/>
        </w:rPr>
        <w:t>Key Results</w:t>
      </w:r>
    </w:p>
    <w:p w14:paraId="6B6ECF23" w14:textId="671A4E33" w:rsidR="002368D9" w:rsidRPr="002368D9" w:rsidRDefault="002368D9" w:rsidP="002E4C03">
      <w:pPr>
        <w:pStyle w:val="NormalWeb"/>
        <w:spacing w:before="0" w:beforeAutospacing="0" w:after="0" w:afterAutospacing="0"/>
        <w:rPr>
          <w:i/>
          <w:iCs/>
        </w:rPr>
      </w:pPr>
      <w:r>
        <w:rPr>
          <w:i/>
          <w:iCs/>
        </w:rPr>
        <w:t>Pre-fertilization</w:t>
      </w:r>
    </w:p>
    <w:p w14:paraId="79EC43A6" w14:textId="0C1C54F6" w:rsidR="00255C1E" w:rsidRPr="000F74CE" w:rsidRDefault="00EF3214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>
        <w:rPr>
          <w:color w:val="0F9ED5" w:themeColor="accent4"/>
        </w:rPr>
        <w:t>S</w:t>
      </w:r>
      <w:r w:rsidR="00255C1E" w:rsidRPr="000F74CE">
        <w:rPr>
          <w:color w:val="0F9ED5" w:themeColor="accent4"/>
        </w:rPr>
        <w:t>tronger selection for longer stigmas in females</w:t>
      </w:r>
    </w:p>
    <w:p w14:paraId="77EC28AB" w14:textId="77777777" w:rsidR="00255C1E" w:rsidRPr="000F74C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0F74CE">
        <w:rPr>
          <w:color w:val="0F9ED5" w:themeColor="accent4"/>
        </w:rPr>
        <w:t>Selection for longer stigmas (female resource allocation) in both sexes when pollen is limited</w:t>
      </w:r>
    </w:p>
    <w:p w14:paraId="39E12195" w14:textId="77777777" w:rsidR="00255C1E" w:rsidRPr="00DA7D1F" w:rsidRDefault="00255C1E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rPr>
          <w:color w:val="FF0000"/>
        </w:rPr>
        <w:t>Is b. true when pollen number does not depend on stigma length?</w:t>
      </w:r>
    </w:p>
    <w:p w14:paraId="3386E903" w14:textId="78510EBB" w:rsidR="0073275A" w:rsidRDefault="00193162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t xml:space="preserve">Female stigmas are longer </w:t>
      </w:r>
      <w:r w:rsidR="00F749BC">
        <w:t xml:space="preserve">than hermaphrodites </w:t>
      </w:r>
      <w:r>
        <w:t xml:space="preserve">and </w:t>
      </w:r>
      <w:r w:rsidR="00077E85">
        <w:t xml:space="preserve">as the stigma length increases, </w:t>
      </w:r>
      <w:r w:rsidR="003E5051">
        <w:t>pollen deposition on the stigma increases</w:t>
      </w:r>
      <w:r w:rsidR="003C67C4">
        <w:t xml:space="preserve"> likelihood and number</w:t>
      </w:r>
      <w:r w:rsidR="00162C5C">
        <w:t xml:space="preserve">. </w:t>
      </w:r>
      <w:r w:rsidR="0073275A">
        <w:t>When there are fewer hermaphrodites in a population</w:t>
      </w:r>
      <w:r w:rsidR="00B51D50">
        <w:t xml:space="preserve">, </w:t>
      </w:r>
      <w:r w:rsidR="003C67C4">
        <w:t xml:space="preserve">the likelihood of </w:t>
      </w:r>
      <w:r w:rsidR="00162C5C">
        <w:t>pollen deposition also increases with stigma length in hermaphrodites</w:t>
      </w:r>
      <w:r w:rsidR="003C67C4">
        <w:t>, but the number of pollen grains is not affected.</w:t>
      </w:r>
    </w:p>
    <w:p w14:paraId="5D40E798" w14:textId="60A9DF98" w:rsidR="00255C1E" w:rsidRPr="000F74C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0F74CE">
        <w:rPr>
          <w:color w:val="0F9ED5" w:themeColor="accent4"/>
        </w:rPr>
        <w:t>Hermaphrodites may be functionally male or at least produce a proportion of flowers that are functionally male</w:t>
      </w:r>
      <w:r w:rsidR="00B3544A">
        <w:rPr>
          <w:color w:val="0F9ED5" w:themeColor="accent4"/>
        </w:rPr>
        <w:t xml:space="preserve"> and this is more likely when hermaphrodites are more common</w:t>
      </w:r>
      <w:r w:rsidRPr="000F74CE">
        <w:rPr>
          <w:color w:val="0F9ED5" w:themeColor="accent4"/>
        </w:rPr>
        <w:t>.</w:t>
      </w:r>
    </w:p>
    <w:p w14:paraId="1E019ABF" w14:textId="64EBBC30" w:rsidR="00255C1E" w:rsidRPr="000F74C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0F74CE">
        <w:rPr>
          <w:color w:val="0F9ED5" w:themeColor="accent4"/>
        </w:rPr>
        <w:t>More resources are allocated to female function when there are more hermaphrodites in a population and potentially less pollen limitation.</w:t>
      </w:r>
      <w:r w:rsidR="00A6296D">
        <w:rPr>
          <w:color w:val="0F9ED5" w:themeColor="accent4"/>
        </w:rPr>
        <w:t xml:space="preserve"> (rephrase)</w:t>
      </w:r>
    </w:p>
    <w:p w14:paraId="0B475E17" w14:textId="61E853BC" w:rsidR="00137B62" w:rsidRDefault="002977F6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t>The likelihood of producing ovules is higher in females than hermaphrodites</w:t>
      </w:r>
      <w:r w:rsidR="004238A0">
        <w:t xml:space="preserve">. Both sexes have a higher likelihood of producing ovules in the </w:t>
      </w:r>
      <w:r w:rsidR="00137B62">
        <w:t>high OSR population.</w:t>
      </w:r>
      <w:r w:rsidR="00036D35">
        <w:t xml:space="preserve"> Hermaphrodite individuals had a higher likelihood of producing multiple flowers with no</w:t>
      </w:r>
      <w:r w:rsidR="00E923C9">
        <w:t xml:space="preserve"> ovules.</w:t>
      </w:r>
    </w:p>
    <w:p w14:paraId="0FF124D4" w14:textId="49D3E0B5" w:rsidR="0035407D" w:rsidRDefault="0035407D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t>Both sexes vary in female function</w:t>
      </w:r>
    </w:p>
    <w:p w14:paraId="6AE6F310" w14:textId="5869E2BD" w:rsidR="0035407D" w:rsidRDefault="0035407D" w:rsidP="0035407D">
      <w:pPr>
        <w:pStyle w:val="NormalWeb"/>
        <w:numPr>
          <w:ilvl w:val="2"/>
          <w:numId w:val="6"/>
        </w:numPr>
        <w:spacing w:before="0" w:beforeAutospacing="0" w:after="0" w:afterAutospacing="0"/>
      </w:pPr>
      <w:r>
        <w:t>Both female and males produce flowers without ovules</w:t>
      </w:r>
    </w:p>
    <w:p w14:paraId="7FC68B15" w14:textId="77777777" w:rsidR="00255C1E" w:rsidRPr="009E433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9E433E">
        <w:rPr>
          <w:color w:val="0F9ED5" w:themeColor="accent4"/>
        </w:rPr>
        <w:t>Chances of pollination for either sex increases as the number of nearby hermaphrodites increases.</w:t>
      </w:r>
    </w:p>
    <w:p w14:paraId="7ED2B0F7" w14:textId="77777777" w:rsidR="00255C1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9E433E">
        <w:rPr>
          <w:color w:val="0F9ED5" w:themeColor="accent4"/>
        </w:rPr>
        <w:t>Hermaphrodites have a pollen availability advantage in pollen limited (low hermaphrodite) environments.</w:t>
      </w:r>
    </w:p>
    <w:p w14:paraId="00610CD1" w14:textId="6710E4FC" w:rsidR="00677880" w:rsidRDefault="00422F16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t>The likelihood of pollen deposition increased as the number of hermaphrodite plants surrounding the focal plant increased.</w:t>
      </w:r>
      <w:r w:rsidR="004C48A7">
        <w:t xml:space="preserve"> </w:t>
      </w:r>
      <w:r w:rsidR="006E4E58">
        <w:t>Hermaphrodites had a higher chance of having pollen deposited on stigmas in the</w:t>
      </w:r>
      <w:r w:rsidR="00C51B88">
        <w:t xml:space="preserve"> low OSR population, while females had a slightly higher chance </w:t>
      </w:r>
      <w:r w:rsidR="00DD688F">
        <w:t>in the high OSR population.</w:t>
      </w:r>
    </w:p>
    <w:p w14:paraId="1294113D" w14:textId="77777777" w:rsidR="002368D9" w:rsidRDefault="002368D9" w:rsidP="002368D9">
      <w:pPr>
        <w:pStyle w:val="NormalWeb"/>
        <w:spacing w:before="0" w:beforeAutospacing="0" w:after="0" w:afterAutospacing="0"/>
        <w:rPr>
          <w:color w:val="0F9ED5" w:themeColor="accent4"/>
        </w:rPr>
      </w:pPr>
    </w:p>
    <w:p w14:paraId="47AF9D29" w14:textId="075EEF02" w:rsidR="002368D9" w:rsidRPr="002368D9" w:rsidRDefault="002368D9" w:rsidP="002368D9">
      <w:pPr>
        <w:pStyle w:val="NormalWeb"/>
        <w:spacing w:before="0" w:beforeAutospacing="0" w:after="0" w:afterAutospacing="0"/>
        <w:rPr>
          <w:i/>
          <w:iCs/>
        </w:rPr>
      </w:pPr>
      <w:r w:rsidRPr="002368D9">
        <w:rPr>
          <w:i/>
          <w:iCs/>
        </w:rPr>
        <w:t>Post-fertilization</w:t>
      </w:r>
    </w:p>
    <w:p w14:paraId="68B652CB" w14:textId="77777777" w:rsidR="003E495B" w:rsidRDefault="003E495B" w:rsidP="003E495B">
      <w:pPr>
        <w:pStyle w:val="NormalWeb"/>
        <w:numPr>
          <w:ilvl w:val="0"/>
          <w:numId w:val="7"/>
        </w:numPr>
        <w:spacing w:before="0" w:beforeAutospacing="0" w:after="0" w:afterAutospacing="0"/>
      </w:pPr>
      <w:r w:rsidRPr="00D93072">
        <w:rPr>
          <w:color w:val="0F9ED5" w:themeColor="accent4"/>
        </w:rPr>
        <w:t>Hermaphrodites and females are pollen limited in both high and low OSR populations.</w:t>
      </w:r>
    </w:p>
    <w:p w14:paraId="35931FB2" w14:textId="77777777" w:rsidR="003E495B" w:rsidRPr="00EA7DE5" w:rsidRDefault="003E495B" w:rsidP="003E495B">
      <w:pPr>
        <w:pStyle w:val="NormalWeb"/>
        <w:numPr>
          <w:ilvl w:val="1"/>
          <w:numId w:val="7"/>
        </w:numPr>
        <w:spacing w:before="0" w:beforeAutospacing="0" w:after="0" w:afterAutospacing="0"/>
      </w:pPr>
      <w:r>
        <w:t>The open pollinated treatment rarely produced seeds and the germination rates for those seeds were low.</w:t>
      </w:r>
    </w:p>
    <w:p w14:paraId="5E7221AC" w14:textId="77777777" w:rsidR="008F21B7" w:rsidRPr="008F21B7" w:rsidRDefault="008F21B7" w:rsidP="003E495B">
      <w:pPr>
        <w:pStyle w:val="NormalWeb"/>
        <w:numPr>
          <w:ilvl w:val="0"/>
          <w:numId w:val="7"/>
        </w:numPr>
        <w:spacing w:before="0" w:beforeAutospacing="0" w:after="0" w:afterAutospacing="0"/>
      </w:pPr>
      <w:r w:rsidRPr="00840A44">
        <w:rPr>
          <w:color w:val="0F9ED5" w:themeColor="accent4"/>
        </w:rPr>
        <w:t>Reproductive output depends on the sex ratio of the population.</w:t>
      </w:r>
      <w:r>
        <w:rPr>
          <w:color w:val="0F9ED5" w:themeColor="accent4"/>
        </w:rPr>
        <w:t xml:space="preserve"> </w:t>
      </w:r>
    </w:p>
    <w:p w14:paraId="195C7C7A" w14:textId="7480660A" w:rsidR="00840A44" w:rsidRPr="008F21B7" w:rsidRDefault="009909BA" w:rsidP="003E495B">
      <w:pPr>
        <w:pStyle w:val="NormalWeb"/>
        <w:numPr>
          <w:ilvl w:val="1"/>
          <w:numId w:val="7"/>
        </w:numPr>
        <w:spacing w:before="0" w:beforeAutospacing="0" w:after="0" w:afterAutospacing="0"/>
      </w:pPr>
      <w:r w:rsidRPr="00840A44">
        <w:t>Females have a higher reproductive output in high OSR populations</w:t>
      </w:r>
      <w:r w:rsidR="00871F6C" w:rsidRPr="00840A44">
        <w:t>, but the opposite is true for low OSR populations</w:t>
      </w:r>
      <w:r w:rsidR="00D93072">
        <w:t>, when pollen was supplemented</w:t>
      </w:r>
      <w:r w:rsidR="00871F6C" w:rsidRPr="00840A44">
        <w:t>.</w:t>
      </w:r>
    </w:p>
    <w:p w14:paraId="6FB64C86" w14:textId="4BDD0652" w:rsidR="00CB56F4" w:rsidRPr="00CB56F4" w:rsidRDefault="00CB56F4" w:rsidP="003E495B">
      <w:pPr>
        <w:pStyle w:val="NormalWeb"/>
        <w:numPr>
          <w:ilvl w:val="0"/>
          <w:numId w:val="7"/>
        </w:numPr>
        <w:spacing w:before="0" w:beforeAutospacing="0" w:after="0" w:afterAutospacing="0"/>
        <w:rPr>
          <w:color w:val="0F9ED5" w:themeColor="accent4"/>
        </w:rPr>
      </w:pPr>
      <w:r w:rsidRPr="00CB56F4">
        <w:rPr>
          <w:color w:val="0F9ED5" w:themeColor="accent4"/>
        </w:rPr>
        <w:t>Inbreeding depression affects the reproductive output of hermaphrodites.</w:t>
      </w:r>
    </w:p>
    <w:p w14:paraId="53F1B23B" w14:textId="3A236F2C" w:rsidR="00366EE6" w:rsidRPr="00FB156B" w:rsidRDefault="009B31F3" w:rsidP="00176A85">
      <w:pPr>
        <w:pStyle w:val="NormalWeb"/>
        <w:numPr>
          <w:ilvl w:val="1"/>
          <w:numId w:val="7"/>
        </w:numPr>
        <w:spacing w:before="60" w:beforeAutospacing="0" w:after="0" w:afterAutospacing="0"/>
        <w:rPr>
          <w:b/>
          <w:bCs/>
          <w:i/>
          <w:iCs/>
        </w:rPr>
      </w:pPr>
      <w:r w:rsidRPr="00EA7DE5">
        <w:lastRenderedPageBreak/>
        <w:t xml:space="preserve">While hermaphrodites that are </w:t>
      </w:r>
      <w:r w:rsidR="00082C0C">
        <w:t xml:space="preserve">geitonogamously </w:t>
      </w:r>
      <w:r w:rsidR="002564B8">
        <w:t>p</w:t>
      </w:r>
      <w:r w:rsidR="00FB156B">
        <w:t>ollinated</w:t>
      </w:r>
      <w:r w:rsidR="003F07EA" w:rsidRPr="00EA7DE5">
        <w:t xml:space="preserve"> produce as many or more seeds, the germination rate </w:t>
      </w:r>
      <w:r w:rsidR="00A42D44" w:rsidRPr="00EA7DE5">
        <w:t>is lo</w:t>
      </w:r>
      <w:r w:rsidR="00082C0C">
        <w:t xml:space="preserve">w. The same is true for seeds that were fertilized from pollen on the same flower or autogamous </w:t>
      </w:r>
      <w:r w:rsidR="00FB156B">
        <w:t>pollinated</w:t>
      </w:r>
      <w:r w:rsidR="00DD2FB9">
        <w:t>.</w:t>
      </w:r>
    </w:p>
    <w:p w14:paraId="0E999FAD" w14:textId="77777777" w:rsidR="0021790B" w:rsidRPr="00FC2DA1" w:rsidRDefault="0021790B" w:rsidP="002E4C03">
      <w:pPr>
        <w:pStyle w:val="NormalWeb"/>
        <w:spacing w:before="60" w:beforeAutospacing="0" w:after="0" w:afterAutospacing="0"/>
      </w:pPr>
    </w:p>
    <w:p w14:paraId="22E7F1CA" w14:textId="77777777" w:rsidR="00A40429" w:rsidRDefault="00A40429" w:rsidP="002E4C03">
      <w:pPr>
        <w:spacing w:line="240" w:lineRule="auto"/>
        <w:rPr>
          <w:sz w:val="24"/>
          <w:szCs w:val="24"/>
        </w:rPr>
      </w:pPr>
    </w:p>
    <w:p w14:paraId="514C5BF1" w14:textId="77777777" w:rsidR="00A40429" w:rsidRDefault="00A40429" w:rsidP="002E4C03">
      <w:pPr>
        <w:spacing w:line="240" w:lineRule="auto"/>
        <w:rPr>
          <w:sz w:val="24"/>
          <w:szCs w:val="24"/>
        </w:rPr>
      </w:pPr>
    </w:p>
    <w:p w14:paraId="1FFE0928" w14:textId="77777777" w:rsidR="00A40429" w:rsidRPr="00A40429" w:rsidRDefault="00A40429" w:rsidP="00A40429">
      <w:pPr>
        <w:pStyle w:val="EndNoteBibliography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Pr="00A40429">
        <w:t xml:space="preserve">Bates, D., Maechler, M., Bolker, B., and Walker, S. 2015. Fitting Linear Mixed-Effects Models Using lme4. Journal of Statistical Software </w:t>
      </w:r>
      <w:r w:rsidRPr="00A40429">
        <w:rPr>
          <w:b/>
        </w:rPr>
        <w:t>67</w:t>
      </w:r>
      <w:r w:rsidRPr="00A40429">
        <w:t>(1): 1-48. doi:10.18637/jss.v067.i01.</w:t>
      </w:r>
    </w:p>
    <w:p w14:paraId="014583A9" w14:textId="2ADA9E77" w:rsidR="006C3658" w:rsidRDefault="00A40429" w:rsidP="002E4C03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6C365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0" w:author="Emma Chandler" w:date="2025-02-27T16:22:00Z" w:initials="EC">
    <w:p w14:paraId="5881DE22" w14:textId="77777777" w:rsidR="005B7334" w:rsidRDefault="005B7334" w:rsidP="005B7334">
      <w:pPr>
        <w:pStyle w:val="CommentText"/>
      </w:pPr>
      <w:r>
        <w:rPr>
          <w:rStyle w:val="CommentReference"/>
        </w:rPr>
        <w:annotationRef/>
      </w:r>
      <w:r>
        <w:t>Angiosperms have developed a diverse set of strategies to avoid self-fertilization - directly to dioecy.</w:t>
      </w:r>
    </w:p>
  </w:comment>
  <w:comment w:id="1" w:author="Emma Chandler" w:date="2025-02-27T16:29:00Z" w:initials="EC">
    <w:p w14:paraId="7CAD6ED1" w14:textId="77777777" w:rsidR="00DB1C5B" w:rsidRDefault="00DB1C5B" w:rsidP="00DB1C5B">
      <w:pPr>
        <w:pStyle w:val="CommentText"/>
      </w:pPr>
      <w:r>
        <w:rPr>
          <w:rStyle w:val="CommentReference"/>
        </w:rPr>
        <w:annotationRef/>
      </w:r>
      <w:r>
        <w:t>Dioecy is great solution</w:t>
      </w:r>
    </w:p>
    <w:p w14:paraId="24813639" w14:textId="77777777" w:rsidR="00DB1C5B" w:rsidRDefault="00DB1C5B" w:rsidP="00DB1C5B">
      <w:pPr>
        <w:pStyle w:val="CommentText"/>
      </w:pPr>
      <w:r>
        <w:t>Gynodioecy is intermediate - unclear how can it be stable (mystery of maintaining females and hermaphrodites</w:t>
      </w:r>
    </w:p>
    <w:p w14:paraId="0C09EA93" w14:textId="77777777" w:rsidR="00DB1C5B" w:rsidRDefault="00DB1C5B" w:rsidP="00DB1C5B">
      <w:pPr>
        <w:pStyle w:val="CommentText"/>
      </w:pPr>
      <w:r>
        <w:t>Frequency dependence - balancing selection (balance selection strongly depends on frequency dependent)</w:t>
      </w:r>
    </w:p>
    <w:p w14:paraId="7378AFEA" w14:textId="77777777" w:rsidR="00DB1C5B" w:rsidRDefault="00DB1C5B" w:rsidP="00DB1C5B">
      <w:pPr>
        <w:pStyle w:val="CommentText"/>
      </w:pPr>
      <w:r>
        <w:t>Female fitness depends on frequency dependence</w:t>
      </w:r>
    </w:p>
    <w:p w14:paraId="78018BC8" w14:textId="77777777" w:rsidR="00DB1C5B" w:rsidRDefault="00DB1C5B" w:rsidP="00DB1C5B">
      <w:pPr>
        <w:pStyle w:val="CommentText"/>
      </w:pPr>
      <w:r>
        <w:t>Mechanisms of frequency dependence- what we don’t know</w:t>
      </w:r>
    </w:p>
    <w:p w14:paraId="7677E7CF" w14:textId="77777777" w:rsidR="00DB1C5B" w:rsidRDefault="00DB1C5B" w:rsidP="00DB1C5B">
      <w:pPr>
        <w:pStyle w:val="CommentText"/>
      </w:pPr>
      <w:r>
        <w:t>Strong emperical studies linking female and hermaphrodite fitness to sex ratios in natural settings.</w:t>
      </w:r>
    </w:p>
  </w:comment>
  <w:comment w:id="2" w:author="Megan Peterson" w:date="2025-02-10T10:56:00Z" w:initials="MD">
    <w:p w14:paraId="354BD70C" w14:textId="69FC60DC" w:rsidR="00854C28" w:rsidRDefault="00854C28" w:rsidP="00854C28">
      <w:pPr>
        <w:pStyle w:val="CommentText"/>
      </w:pPr>
      <w:r>
        <w:rPr>
          <w:rStyle w:val="CommentReference"/>
        </w:rPr>
        <w:annotationRef/>
      </w:r>
      <w:r>
        <w:t>Somewhere in here you’ll want to introduce the idea of selection on floral traits</w:t>
      </w:r>
    </w:p>
  </w:comment>
  <w:comment w:id="3" w:author="Megan Peterson" w:date="2025-02-10T10:48:00Z" w:initials="MD">
    <w:p w14:paraId="79F77892" w14:textId="159C0935" w:rsidR="00AD1C9D" w:rsidRDefault="00AD1C9D">
      <w:pPr>
        <w:pStyle w:val="CommentText"/>
      </w:pPr>
      <w:r>
        <w:rPr>
          <w:rStyle w:val="CommentReference"/>
        </w:rPr>
        <w:annotationRef/>
      </w:r>
      <w:r>
        <w:t>Report confidence intervals around these estimates</w:t>
      </w:r>
    </w:p>
  </w:comment>
  <w:comment w:id="4" w:author="Megan Peterson" w:date="2025-02-10T10:51:00Z" w:initials="MD">
    <w:p w14:paraId="002175CC" w14:textId="5510163D" w:rsidR="001F5641" w:rsidRDefault="001F5641">
      <w:pPr>
        <w:pStyle w:val="CommentText"/>
      </w:pPr>
      <w:r>
        <w:rPr>
          <w:rStyle w:val="CommentReference"/>
        </w:rPr>
        <w:annotationRef/>
      </w:r>
      <w:r>
        <w:t>Maybe add arrows to bar plot showing potential for autonomous selfing (no pollen) and difference in reproductive success (female vs. herm open)</w:t>
      </w:r>
    </w:p>
  </w:comment>
  <w:comment w:id="5" w:author="Emma Chandler" w:date="2025-03-19T13:43:00Z" w:initials="EC">
    <w:p w14:paraId="46B52023" w14:textId="77777777" w:rsidR="0057132A" w:rsidRDefault="00344B6D" w:rsidP="0057132A">
      <w:pPr>
        <w:pStyle w:val="CommentText"/>
      </w:pPr>
      <w:r>
        <w:rPr>
          <w:rStyle w:val="CommentReference"/>
        </w:rPr>
        <w:annotationRef/>
      </w:r>
      <w:r w:rsidR="0057132A">
        <w:t>Total ovule production instead of splitting it apart into binomial and count:</w:t>
      </w:r>
    </w:p>
    <w:p w14:paraId="2D9EC2E5" w14:textId="77777777" w:rsidR="0057132A" w:rsidRDefault="0057132A" w:rsidP="0057132A">
      <w:pPr>
        <w:pStyle w:val="CommentText"/>
      </w:pPr>
      <w:r>
        <w:rPr>
          <w:b/>
          <w:bCs/>
          <w:i/>
          <w:iCs/>
          <w:color w:val="4EA72E"/>
        </w:rPr>
        <w:t>Ovule number all-together</w:t>
      </w:r>
    </w:p>
    <w:p w14:paraId="3EA79F69" w14:textId="77777777" w:rsidR="0057132A" w:rsidRDefault="0057132A" w:rsidP="0057132A">
      <w:pPr>
        <w:pStyle w:val="CommentText"/>
      </w:pPr>
      <w:r>
        <w:rPr>
          <w:color w:val="4EA72E"/>
        </w:rPr>
        <w:t xml:space="preserve">Ovule number did not depend on sex </w:t>
      </w:r>
      <w:r>
        <w:rPr>
          <w:color w:val="4EA72E"/>
          <w:lang w:val="el-GR"/>
        </w:rPr>
        <w:t>(χ</w:t>
      </w:r>
      <w:r>
        <w:rPr>
          <w:color w:val="4EA72E"/>
          <w:vertAlign w:val="superscript"/>
        </w:rPr>
        <w:t>2</w:t>
      </w:r>
      <w:r>
        <w:rPr>
          <w:color w:val="4EA72E"/>
        </w:rPr>
        <w:t xml:space="preserve">=0.514, p=0.474) or site </w:t>
      </w:r>
      <w:r>
        <w:rPr>
          <w:color w:val="4EA72E"/>
          <w:lang w:val="el-GR"/>
        </w:rPr>
        <w:t>(χ</w:t>
      </w:r>
      <w:r>
        <w:rPr>
          <w:color w:val="4EA72E"/>
          <w:vertAlign w:val="superscript"/>
        </w:rPr>
        <w:t>2</w:t>
      </w:r>
      <w:r>
        <w:rPr>
          <w:color w:val="4EA72E"/>
        </w:rPr>
        <w:t xml:space="preserve">=2.284, p=0.131). Only stigma length was related to ovule number </w:t>
      </w:r>
      <w:r>
        <w:rPr>
          <w:color w:val="4EA72E"/>
          <w:lang w:val="el-GR"/>
        </w:rPr>
        <w:t>(χ</w:t>
      </w:r>
      <w:r>
        <w:rPr>
          <w:color w:val="4EA72E"/>
          <w:vertAlign w:val="superscript"/>
        </w:rPr>
        <w:t>2</w:t>
      </w:r>
      <w:r>
        <w:rPr>
          <w:color w:val="4EA72E"/>
        </w:rPr>
        <w:t>=18.884, p&lt;0.001).</w:t>
      </w:r>
    </w:p>
    <w:p w14:paraId="3F9B5F47" w14:textId="77777777" w:rsidR="0057132A" w:rsidRDefault="0057132A" w:rsidP="0057132A">
      <w:pPr>
        <w:pStyle w:val="CommentText"/>
      </w:pPr>
    </w:p>
    <w:p w14:paraId="630B44C3" w14:textId="793C036D" w:rsidR="0057132A" w:rsidRDefault="0057132A" w:rsidP="0057132A">
      <w:pPr>
        <w:pStyle w:val="CommentText"/>
      </w:pPr>
      <w:r>
        <w:rPr>
          <w:noProof/>
          <w14:ligatures w14:val="standardContextual"/>
        </w:rPr>
        <w:drawing>
          <wp:inline distT="0" distB="0" distL="0" distR="0" wp14:anchorId="0E5C5A72" wp14:editId="7D4EBB5B">
            <wp:extent cx="4137660" cy="3048000"/>
            <wp:effectExtent l="0" t="0" r="0" b="0"/>
            <wp:docPr id="268674936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8674936" name="Picture 268674936" descr="Image"/>
                    <pic:cNvPicPr/>
                  </pic:nvPicPr>
                  <pic:blipFill>
                    <a:blip r:embed="rId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37660" cy="304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</w:comment>
  <w:comment w:id="6" w:author="Megan Peterson" w:date="2025-02-10T10:59:00Z" w:initials="MD">
    <w:p w14:paraId="4EFA45B9" w14:textId="769E358C" w:rsidR="00E1129A" w:rsidRDefault="00E1129A">
      <w:pPr>
        <w:pStyle w:val="CommentText"/>
      </w:pPr>
      <w:r>
        <w:rPr>
          <w:rStyle w:val="CommentReference"/>
        </w:rPr>
        <w:annotationRef/>
      </w:r>
      <w:r>
        <w:t>Put in parentheses what female function is</w:t>
      </w:r>
    </w:p>
  </w:comment>
  <w:comment w:id="7" w:author="Megan Peterson" w:date="2025-02-10T11:00:00Z" w:initials="MD">
    <w:p w14:paraId="0469D5F8" w14:textId="441DF817" w:rsidR="00E1129A" w:rsidRDefault="00E1129A">
      <w:pPr>
        <w:pStyle w:val="CommentText"/>
      </w:pPr>
      <w:r>
        <w:rPr>
          <w:rStyle w:val="CommentReference"/>
        </w:rPr>
        <w:annotationRef/>
      </w:r>
      <w:r>
        <w:t>Also specify what error bars are</w:t>
      </w:r>
    </w:p>
  </w:comment>
  <w:comment w:id="8" w:author="Emma Chandler" w:date="2025-03-19T17:07:00Z" w:initials="EC">
    <w:p w14:paraId="331A4F1B" w14:textId="77777777" w:rsidR="00F37E7F" w:rsidRDefault="00F106AE" w:rsidP="00F37E7F">
      <w:pPr>
        <w:pStyle w:val="CommentText"/>
      </w:pPr>
      <w:r>
        <w:rPr>
          <w:rStyle w:val="CommentReference"/>
        </w:rPr>
        <w:annotationRef/>
      </w:r>
      <w:r w:rsidR="00F37E7F">
        <w:t>Total pollen deposition:</w:t>
      </w:r>
    </w:p>
    <w:p w14:paraId="13597C54" w14:textId="77777777" w:rsidR="00F37E7F" w:rsidRDefault="00F37E7F" w:rsidP="00F37E7F">
      <w:pPr>
        <w:pStyle w:val="CommentText"/>
      </w:pPr>
      <w:r>
        <w:rPr>
          <w:color w:val="4EA72E"/>
        </w:rPr>
        <w:t>Total pollen deposition depended on stigma length (χ</w:t>
      </w:r>
      <w:r>
        <w:rPr>
          <w:color w:val="4EA72E"/>
          <w:vertAlign w:val="superscript"/>
        </w:rPr>
        <w:t>2</w:t>
      </w:r>
      <w:r>
        <w:rPr>
          <w:color w:val="4EA72E"/>
        </w:rPr>
        <w:t>=66.804, p&lt;0.001) and sex (χ</w:t>
      </w:r>
      <w:r>
        <w:rPr>
          <w:color w:val="4EA72E"/>
          <w:vertAlign w:val="superscript"/>
        </w:rPr>
        <w:t>2</w:t>
      </w:r>
      <w:r>
        <w:rPr>
          <w:color w:val="4EA72E"/>
        </w:rPr>
        <w:t>=29.569, p&lt;0.001). The interaction between sex and population (χ</w:t>
      </w:r>
      <w:r>
        <w:rPr>
          <w:color w:val="4EA72E"/>
          <w:vertAlign w:val="superscript"/>
        </w:rPr>
        <w:t>2</w:t>
      </w:r>
      <w:r>
        <w:rPr>
          <w:color w:val="4EA72E"/>
        </w:rPr>
        <w:t>=5.408, p=0.020) and sex and stigma length (χ</w:t>
      </w:r>
      <w:r>
        <w:rPr>
          <w:color w:val="4EA72E"/>
          <w:vertAlign w:val="superscript"/>
        </w:rPr>
        <w:t>2</w:t>
      </w:r>
      <w:r>
        <w:rPr>
          <w:color w:val="4EA72E"/>
        </w:rPr>
        <w:t>=25.884, p&lt;0.001) were also significant. The three-way interaction between stigma length, sex, and population was marginally significant (χ</w:t>
      </w:r>
      <w:r>
        <w:rPr>
          <w:color w:val="4EA72E"/>
          <w:vertAlign w:val="superscript"/>
        </w:rPr>
        <w:t>2</w:t>
      </w:r>
      <w:r>
        <w:rPr>
          <w:color w:val="4EA72E"/>
        </w:rPr>
        <w:t>=2.807, p=0.094). Micro sex ratio was only marginally significant in the interaction with population (</w:t>
      </w:r>
      <w:r>
        <w:rPr>
          <w:color w:val="4EA72E"/>
          <w:lang w:val="el-GR"/>
        </w:rPr>
        <w:t>χ</w:t>
      </w:r>
      <w:r>
        <w:rPr>
          <w:color w:val="4EA72E"/>
          <w:vertAlign w:val="superscript"/>
          <w:lang w:val="el-GR"/>
        </w:rPr>
        <w:t>2</w:t>
      </w:r>
      <w:r>
        <w:rPr>
          <w:color w:val="4EA72E"/>
          <w:lang w:val="el-GR"/>
        </w:rPr>
        <w:t xml:space="preserve">=3.497, p=0.061). Individual plants did vary in their pollination </w:t>
      </w:r>
      <w:r>
        <w:rPr>
          <w:color w:val="4EA72E"/>
        </w:rPr>
        <w:t>(</w:t>
      </w:r>
      <w:r>
        <w:rPr>
          <w:color w:val="4EA72E"/>
          <w:lang w:val="el-GR"/>
        </w:rPr>
        <w:t>χ</w:t>
      </w:r>
      <w:r>
        <w:rPr>
          <w:color w:val="4EA72E"/>
          <w:vertAlign w:val="superscript"/>
        </w:rPr>
        <w:t>2</w:t>
      </w:r>
      <w:r>
        <w:rPr>
          <w:color w:val="4EA72E"/>
        </w:rPr>
        <w:t>=4684, p&lt;0.001).</w:t>
      </w:r>
    </w:p>
    <w:p w14:paraId="6B035ADC" w14:textId="77777777" w:rsidR="00F37E7F" w:rsidRDefault="00F37E7F" w:rsidP="00F37E7F">
      <w:pPr>
        <w:pStyle w:val="CommentText"/>
      </w:pPr>
    </w:p>
    <w:p w14:paraId="307AE769" w14:textId="0186ADE4" w:rsidR="00F37E7F" w:rsidRDefault="00F37E7F" w:rsidP="00F37E7F">
      <w:pPr>
        <w:pStyle w:val="CommentText"/>
      </w:pPr>
      <w:r>
        <w:rPr>
          <w:noProof/>
          <w14:ligatures w14:val="standardContextual"/>
        </w:rPr>
        <w:drawing>
          <wp:inline distT="0" distB="0" distL="0" distR="0" wp14:anchorId="26C9B00A" wp14:editId="2E6B989B">
            <wp:extent cx="5440680" cy="4335780"/>
            <wp:effectExtent l="0" t="0" r="7620" b="7620"/>
            <wp:docPr id="420385855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0385855" name="Picture 420385855" descr="Image"/>
                    <pic:cNvPicPr/>
                  </pic:nvPicPr>
                  <pic:blipFill>
                    <a:blip r:embed="rId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40680" cy="4335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5881DE22" w15:done="0"/>
  <w15:commentEx w15:paraId="7677E7CF" w15:done="0"/>
  <w15:commentEx w15:paraId="354BD70C" w15:done="1"/>
  <w15:commentEx w15:paraId="79F77892" w15:done="1"/>
  <w15:commentEx w15:paraId="002175CC" w15:done="0"/>
  <w15:commentEx w15:paraId="630B44C3" w15:done="0"/>
  <w15:commentEx w15:paraId="4EFA45B9" w15:done="1"/>
  <w15:commentEx w15:paraId="0469D5F8" w15:paraIdParent="4EFA45B9" w15:done="1"/>
  <w15:commentEx w15:paraId="307AE76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3EB0712B" w16cex:dateUtc="2025-02-27T21:22:00Z"/>
  <w16cex:commentExtensible w16cex:durableId="2982382B" w16cex:dateUtc="2025-02-27T21:29:00Z"/>
  <w16cex:commentExtensible w16cex:durableId="2B5459DA" w16cex:dateUtc="2025-02-10T15:56:00Z"/>
  <w16cex:commentExtensible w16cex:durableId="2B545806" w16cex:dateUtc="2025-02-10T15:48:00Z"/>
  <w16cex:commentExtensible w16cex:durableId="2B54589F" w16cex:dateUtc="2025-02-10T15:51:00Z"/>
  <w16cex:commentExtensible w16cex:durableId="041D9816" w16cex:dateUtc="2025-03-19T17:43:00Z"/>
  <w16cex:commentExtensible w16cex:durableId="2B545AA5" w16cex:dateUtc="2025-02-10T15:59:00Z"/>
  <w16cex:commentExtensible w16cex:durableId="2B545AB8" w16cex:dateUtc="2025-02-10T16:00:00Z"/>
  <w16cex:commentExtensible w16cex:durableId="6B1EFFA6" w16cex:dateUtc="2025-03-19T21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5881DE22" w16cid:durableId="3EB0712B"/>
  <w16cid:commentId w16cid:paraId="7677E7CF" w16cid:durableId="2982382B"/>
  <w16cid:commentId w16cid:paraId="354BD70C" w16cid:durableId="2B5459DA"/>
  <w16cid:commentId w16cid:paraId="79F77892" w16cid:durableId="2B545806"/>
  <w16cid:commentId w16cid:paraId="002175CC" w16cid:durableId="2B54589F"/>
  <w16cid:commentId w16cid:paraId="630B44C3" w16cid:durableId="041D9816"/>
  <w16cid:commentId w16cid:paraId="4EFA45B9" w16cid:durableId="2B545AA5"/>
  <w16cid:commentId w16cid:paraId="0469D5F8" w16cid:durableId="2B545AB8"/>
  <w16cid:commentId w16cid:paraId="307AE769" w16cid:durableId="6B1EFFA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D90B07"/>
    <w:multiLevelType w:val="hybridMultilevel"/>
    <w:tmpl w:val="573AA4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39107A"/>
    <w:multiLevelType w:val="hybridMultilevel"/>
    <w:tmpl w:val="74E283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ED71BB"/>
    <w:multiLevelType w:val="hybridMultilevel"/>
    <w:tmpl w:val="C9289E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D96AF8"/>
    <w:multiLevelType w:val="hybridMultilevel"/>
    <w:tmpl w:val="144E4EF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16F4AAC"/>
    <w:multiLevelType w:val="hybridMultilevel"/>
    <w:tmpl w:val="573AA40C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26636F9"/>
    <w:multiLevelType w:val="hybridMultilevel"/>
    <w:tmpl w:val="4A8063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2E51DC1"/>
    <w:multiLevelType w:val="hybridMultilevel"/>
    <w:tmpl w:val="144E4EF2"/>
    <w:lvl w:ilvl="0" w:tplc="2C0C18A8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D1A3698"/>
    <w:multiLevelType w:val="hybridMultilevel"/>
    <w:tmpl w:val="485E97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D8D2DC3"/>
    <w:multiLevelType w:val="hybridMultilevel"/>
    <w:tmpl w:val="B50ACC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FAA41CD"/>
    <w:multiLevelType w:val="hybridMultilevel"/>
    <w:tmpl w:val="12F6DA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5726EDF"/>
    <w:multiLevelType w:val="hybridMultilevel"/>
    <w:tmpl w:val="5FE661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98027759">
    <w:abstractNumId w:val="10"/>
  </w:num>
  <w:num w:numId="2" w16cid:durableId="1188637981">
    <w:abstractNumId w:val="5"/>
  </w:num>
  <w:num w:numId="3" w16cid:durableId="36010578">
    <w:abstractNumId w:val="9"/>
  </w:num>
  <w:num w:numId="4" w16cid:durableId="291137010">
    <w:abstractNumId w:val="7"/>
  </w:num>
  <w:num w:numId="5" w16cid:durableId="537281278">
    <w:abstractNumId w:val="8"/>
  </w:num>
  <w:num w:numId="6" w16cid:durableId="397676907">
    <w:abstractNumId w:val="6"/>
  </w:num>
  <w:num w:numId="7" w16cid:durableId="1859811722">
    <w:abstractNumId w:val="3"/>
  </w:num>
  <w:num w:numId="8" w16cid:durableId="247663106">
    <w:abstractNumId w:val="1"/>
  </w:num>
  <w:num w:numId="9" w16cid:durableId="1595892573">
    <w:abstractNumId w:val="0"/>
  </w:num>
  <w:num w:numId="10" w16cid:durableId="566764269">
    <w:abstractNumId w:val="2"/>
  </w:num>
  <w:num w:numId="11" w16cid:durableId="1876889191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Emma Chandler">
    <w15:presenceInfo w15:providerId="AD" w15:userId="S::ec50513@uga.edu::603bd503-aed1-49a7-abfb-b992e14a597c"/>
  </w15:person>
  <w15:person w15:author="Megan Peterson">
    <w15:presenceInfo w15:providerId="AD" w15:userId="S::mp55174@uga.edu::0ad357d4-aca7-4029-ae7f-fc234825a30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otan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C3658"/>
    <w:rsid w:val="00000225"/>
    <w:rsid w:val="00002DBA"/>
    <w:rsid w:val="00005CED"/>
    <w:rsid w:val="00010300"/>
    <w:rsid w:val="00011969"/>
    <w:rsid w:val="00011B9B"/>
    <w:rsid w:val="00013AA3"/>
    <w:rsid w:val="00017054"/>
    <w:rsid w:val="00021146"/>
    <w:rsid w:val="00023798"/>
    <w:rsid w:val="000240E7"/>
    <w:rsid w:val="000257A1"/>
    <w:rsid w:val="00026CE3"/>
    <w:rsid w:val="00033E9A"/>
    <w:rsid w:val="00034C2E"/>
    <w:rsid w:val="00035AD8"/>
    <w:rsid w:val="0003640C"/>
    <w:rsid w:val="00036D35"/>
    <w:rsid w:val="00037724"/>
    <w:rsid w:val="00041EBF"/>
    <w:rsid w:val="00041F75"/>
    <w:rsid w:val="00043269"/>
    <w:rsid w:val="00043C14"/>
    <w:rsid w:val="00045B28"/>
    <w:rsid w:val="00045D79"/>
    <w:rsid w:val="0004736F"/>
    <w:rsid w:val="00047AF8"/>
    <w:rsid w:val="00047E1C"/>
    <w:rsid w:val="0005286B"/>
    <w:rsid w:val="0005464A"/>
    <w:rsid w:val="000561DE"/>
    <w:rsid w:val="000563B6"/>
    <w:rsid w:val="0005645F"/>
    <w:rsid w:val="000566F7"/>
    <w:rsid w:val="00056D72"/>
    <w:rsid w:val="0005739F"/>
    <w:rsid w:val="00066C57"/>
    <w:rsid w:val="00072518"/>
    <w:rsid w:val="000727BC"/>
    <w:rsid w:val="0007339C"/>
    <w:rsid w:val="000765AE"/>
    <w:rsid w:val="00077D4B"/>
    <w:rsid w:val="00077E85"/>
    <w:rsid w:val="00082C0C"/>
    <w:rsid w:val="00084495"/>
    <w:rsid w:val="000847DC"/>
    <w:rsid w:val="00084ACB"/>
    <w:rsid w:val="00085235"/>
    <w:rsid w:val="00085803"/>
    <w:rsid w:val="00085F0D"/>
    <w:rsid w:val="000873BC"/>
    <w:rsid w:val="00091AE7"/>
    <w:rsid w:val="00091EC0"/>
    <w:rsid w:val="00092095"/>
    <w:rsid w:val="000945AB"/>
    <w:rsid w:val="0009581C"/>
    <w:rsid w:val="0009698F"/>
    <w:rsid w:val="000A0A6B"/>
    <w:rsid w:val="000A495B"/>
    <w:rsid w:val="000A74BC"/>
    <w:rsid w:val="000B24D3"/>
    <w:rsid w:val="000B5383"/>
    <w:rsid w:val="000B64C4"/>
    <w:rsid w:val="000B7E40"/>
    <w:rsid w:val="000C0B11"/>
    <w:rsid w:val="000C46FC"/>
    <w:rsid w:val="000C4897"/>
    <w:rsid w:val="000D045A"/>
    <w:rsid w:val="000D61A4"/>
    <w:rsid w:val="000D7EAC"/>
    <w:rsid w:val="000E56CA"/>
    <w:rsid w:val="000E753C"/>
    <w:rsid w:val="000F195F"/>
    <w:rsid w:val="000F2D07"/>
    <w:rsid w:val="000F4A2D"/>
    <w:rsid w:val="000F50F0"/>
    <w:rsid w:val="000F74CE"/>
    <w:rsid w:val="000F7569"/>
    <w:rsid w:val="00101265"/>
    <w:rsid w:val="00101C1E"/>
    <w:rsid w:val="00102212"/>
    <w:rsid w:val="0010475B"/>
    <w:rsid w:val="001074D7"/>
    <w:rsid w:val="00107FAC"/>
    <w:rsid w:val="00111D1A"/>
    <w:rsid w:val="00115AEB"/>
    <w:rsid w:val="0012331A"/>
    <w:rsid w:val="00126A91"/>
    <w:rsid w:val="00134C34"/>
    <w:rsid w:val="00135779"/>
    <w:rsid w:val="00137B62"/>
    <w:rsid w:val="00140B85"/>
    <w:rsid w:val="00144F93"/>
    <w:rsid w:val="00147876"/>
    <w:rsid w:val="00152337"/>
    <w:rsid w:val="001549A1"/>
    <w:rsid w:val="001549A3"/>
    <w:rsid w:val="0016158F"/>
    <w:rsid w:val="00161ADC"/>
    <w:rsid w:val="0016268F"/>
    <w:rsid w:val="00162C5C"/>
    <w:rsid w:val="00163EBA"/>
    <w:rsid w:val="00163F2E"/>
    <w:rsid w:val="0016498A"/>
    <w:rsid w:val="00165063"/>
    <w:rsid w:val="001673CA"/>
    <w:rsid w:val="00167783"/>
    <w:rsid w:val="00170913"/>
    <w:rsid w:val="00171CE0"/>
    <w:rsid w:val="001732F8"/>
    <w:rsid w:val="0017582D"/>
    <w:rsid w:val="00176517"/>
    <w:rsid w:val="00180481"/>
    <w:rsid w:val="00181174"/>
    <w:rsid w:val="0018123A"/>
    <w:rsid w:val="0018152C"/>
    <w:rsid w:val="00185E5E"/>
    <w:rsid w:val="00186865"/>
    <w:rsid w:val="00190300"/>
    <w:rsid w:val="0019041E"/>
    <w:rsid w:val="00190C85"/>
    <w:rsid w:val="001927EF"/>
    <w:rsid w:val="00192DCF"/>
    <w:rsid w:val="00193162"/>
    <w:rsid w:val="00193ED2"/>
    <w:rsid w:val="0019437B"/>
    <w:rsid w:val="00194F20"/>
    <w:rsid w:val="0019761E"/>
    <w:rsid w:val="001A304B"/>
    <w:rsid w:val="001A6B34"/>
    <w:rsid w:val="001A7C52"/>
    <w:rsid w:val="001B004B"/>
    <w:rsid w:val="001B14D7"/>
    <w:rsid w:val="001B1576"/>
    <w:rsid w:val="001B1F4A"/>
    <w:rsid w:val="001B6B5D"/>
    <w:rsid w:val="001B74E4"/>
    <w:rsid w:val="001C02EE"/>
    <w:rsid w:val="001C2288"/>
    <w:rsid w:val="001C6FFC"/>
    <w:rsid w:val="001D0D62"/>
    <w:rsid w:val="001D128A"/>
    <w:rsid w:val="001D1D29"/>
    <w:rsid w:val="001D1D9E"/>
    <w:rsid w:val="001D3F96"/>
    <w:rsid w:val="001D7A17"/>
    <w:rsid w:val="001D7E69"/>
    <w:rsid w:val="001E1042"/>
    <w:rsid w:val="001E39D4"/>
    <w:rsid w:val="001E3CFB"/>
    <w:rsid w:val="001E6092"/>
    <w:rsid w:val="001F157D"/>
    <w:rsid w:val="001F1B36"/>
    <w:rsid w:val="001F34EB"/>
    <w:rsid w:val="001F3AF6"/>
    <w:rsid w:val="001F4590"/>
    <w:rsid w:val="001F495D"/>
    <w:rsid w:val="001F5641"/>
    <w:rsid w:val="001F5789"/>
    <w:rsid w:val="001F6AF0"/>
    <w:rsid w:val="00200056"/>
    <w:rsid w:val="00206423"/>
    <w:rsid w:val="00207F1A"/>
    <w:rsid w:val="002104EA"/>
    <w:rsid w:val="00214D95"/>
    <w:rsid w:val="00217345"/>
    <w:rsid w:val="0021767A"/>
    <w:rsid w:val="0021790B"/>
    <w:rsid w:val="00222A5A"/>
    <w:rsid w:val="0022352D"/>
    <w:rsid w:val="00225A29"/>
    <w:rsid w:val="002311A1"/>
    <w:rsid w:val="00232F60"/>
    <w:rsid w:val="002368D9"/>
    <w:rsid w:val="002372CB"/>
    <w:rsid w:val="00240762"/>
    <w:rsid w:val="00243668"/>
    <w:rsid w:val="00250921"/>
    <w:rsid w:val="00252F13"/>
    <w:rsid w:val="00253C37"/>
    <w:rsid w:val="00255C1E"/>
    <w:rsid w:val="002564B8"/>
    <w:rsid w:val="00256E3F"/>
    <w:rsid w:val="00257D85"/>
    <w:rsid w:val="00262B32"/>
    <w:rsid w:val="00262BD9"/>
    <w:rsid w:val="00263453"/>
    <w:rsid w:val="002639F3"/>
    <w:rsid w:val="00264FD2"/>
    <w:rsid w:val="0027249C"/>
    <w:rsid w:val="0027265E"/>
    <w:rsid w:val="0027605E"/>
    <w:rsid w:val="002761A0"/>
    <w:rsid w:val="00287580"/>
    <w:rsid w:val="002877F3"/>
    <w:rsid w:val="0029005C"/>
    <w:rsid w:val="00290343"/>
    <w:rsid w:val="00291B70"/>
    <w:rsid w:val="002925D3"/>
    <w:rsid w:val="002977F6"/>
    <w:rsid w:val="00297835"/>
    <w:rsid w:val="002A1632"/>
    <w:rsid w:val="002B0877"/>
    <w:rsid w:val="002B1C53"/>
    <w:rsid w:val="002B2106"/>
    <w:rsid w:val="002B2D91"/>
    <w:rsid w:val="002B4A63"/>
    <w:rsid w:val="002B4C69"/>
    <w:rsid w:val="002B6C1F"/>
    <w:rsid w:val="002B72B9"/>
    <w:rsid w:val="002B795C"/>
    <w:rsid w:val="002C0C43"/>
    <w:rsid w:val="002C102E"/>
    <w:rsid w:val="002C1A8E"/>
    <w:rsid w:val="002C70B1"/>
    <w:rsid w:val="002D2E6B"/>
    <w:rsid w:val="002D32B0"/>
    <w:rsid w:val="002E21B0"/>
    <w:rsid w:val="002E317B"/>
    <w:rsid w:val="002E4A66"/>
    <w:rsid w:val="002E4C03"/>
    <w:rsid w:val="002E587A"/>
    <w:rsid w:val="002E7133"/>
    <w:rsid w:val="002F3637"/>
    <w:rsid w:val="002F3FB9"/>
    <w:rsid w:val="002F6B3B"/>
    <w:rsid w:val="002F7F28"/>
    <w:rsid w:val="003002EB"/>
    <w:rsid w:val="0030078A"/>
    <w:rsid w:val="00301ACF"/>
    <w:rsid w:val="003021FF"/>
    <w:rsid w:val="003034E3"/>
    <w:rsid w:val="00304E16"/>
    <w:rsid w:val="00304EE6"/>
    <w:rsid w:val="00305B56"/>
    <w:rsid w:val="003172CD"/>
    <w:rsid w:val="00322224"/>
    <w:rsid w:val="00322253"/>
    <w:rsid w:val="00324098"/>
    <w:rsid w:val="00324201"/>
    <w:rsid w:val="00324505"/>
    <w:rsid w:val="00331AFF"/>
    <w:rsid w:val="00337340"/>
    <w:rsid w:val="003379DD"/>
    <w:rsid w:val="003426B7"/>
    <w:rsid w:val="00344A26"/>
    <w:rsid w:val="00344B6D"/>
    <w:rsid w:val="00350B3E"/>
    <w:rsid w:val="00350DF3"/>
    <w:rsid w:val="003511F2"/>
    <w:rsid w:val="0035407D"/>
    <w:rsid w:val="003647AC"/>
    <w:rsid w:val="00364CB9"/>
    <w:rsid w:val="00366EE6"/>
    <w:rsid w:val="00373848"/>
    <w:rsid w:val="00374C2D"/>
    <w:rsid w:val="0037506E"/>
    <w:rsid w:val="0037634B"/>
    <w:rsid w:val="00376478"/>
    <w:rsid w:val="00376637"/>
    <w:rsid w:val="00386DDB"/>
    <w:rsid w:val="003877AF"/>
    <w:rsid w:val="00387B57"/>
    <w:rsid w:val="003901DE"/>
    <w:rsid w:val="00393759"/>
    <w:rsid w:val="003A280B"/>
    <w:rsid w:val="003A59A6"/>
    <w:rsid w:val="003B2E1E"/>
    <w:rsid w:val="003B3997"/>
    <w:rsid w:val="003B7E41"/>
    <w:rsid w:val="003C0255"/>
    <w:rsid w:val="003C2AEB"/>
    <w:rsid w:val="003C4EB4"/>
    <w:rsid w:val="003C5679"/>
    <w:rsid w:val="003C67C4"/>
    <w:rsid w:val="003C7ED6"/>
    <w:rsid w:val="003D0B82"/>
    <w:rsid w:val="003D39B4"/>
    <w:rsid w:val="003D4105"/>
    <w:rsid w:val="003D4A89"/>
    <w:rsid w:val="003D6CA7"/>
    <w:rsid w:val="003E495B"/>
    <w:rsid w:val="003E4A46"/>
    <w:rsid w:val="003E4C57"/>
    <w:rsid w:val="003E5051"/>
    <w:rsid w:val="003E511F"/>
    <w:rsid w:val="003F07EA"/>
    <w:rsid w:val="003F15C3"/>
    <w:rsid w:val="003F1F73"/>
    <w:rsid w:val="003F2255"/>
    <w:rsid w:val="003F2754"/>
    <w:rsid w:val="003F3EB5"/>
    <w:rsid w:val="003F4240"/>
    <w:rsid w:val="003F73EF"/>
    <w:rsid w:val="003F7E97"/>
    <w:rsid w:val="0040204A"/>
    <w:rsid w:val="00415B4A"/>
    <w:rsid w:val="00417610"/>
    <w:rsid w:val="00420803"/>
    <w:rsid w:val="00422F16"/>
    <w:rsid w:val="004231D1"/>
    <w:rsid w:val="004238A0"/>
    <w:rsid w:val="00423E06"/>
    <w:rsid w:val="004271BE"/>
    <w:rsid w:val="00431637"/>
    <w:rsid w:val="0043630D"/>
    <w:rsid w:val="004375BA"/>
    <w:rsid w:val="00440E55"/>
    <w:rsid w:val="0044107D"/>
    <w:rsid w:val="0044221B"/>
    <w:rsid w:val="00450950"/>
    <w:rsid w:val="00451B13"/>
    <w:rsid w:val="00454885"/>
    <w:rsid w:val="00454D4D"/>
    <w:rsid w:val="00456810"/>
    <w:rsid w:val="00456D6D"/>
    <w:rsid w:val="00464545"/>
    <w:rsid w:val="00464FE4"/>
    <w:rsid w:val="004658D7"/>
    <w:rsid w:val="00466419"/>
    <w:rsid w:val="004677D3"/>
    <w:rsid w:val="004751EB"/>
    <w:rsid w:val="00475F60"/>
    <w:rsid w:val="0048245D"/>
    <w:rsid w:val="0048359F"/>
    <w:rsid w:val="00484D5E"/>
    <w:rsid w:val="004868EA"/>
    <w:rsid w:val="00487EDB"/>
    <w:rsid w:val="00490D33"/>
    <w:rsid w:val="004917FA"/>
    <w:rsid w:val="00494473"/>
    <w:rsid w:val="0049537D"/>
    <w:rsid w:val="0049538B"/>
    <w:rsid w:val="00495672"/>
    <w:rsid w:val="00497B41"/>
    <w:rsid w:val="004A212E"/>
    <w:rsid w:val="004A3A6C"/>
    <w:rsid w:val="004A4F06"/>
    <w:rsid w:val="004A7F11"/>
    <w:rsid w:val="004B16CB"/>
    <w:rsid w:val="004B3345"/>
    <w:rsid w:val="004B7F51"/>
    <w:rsid w:val="004C2DCB"/>
    <w:rsid w:val="004C31AC"/>
    <w:rsid w:val="004C3B9B"/>
    <w:rsid w:val="004C4505"/>
    <w:rsid w:val="004C48A7"/>
    <w:rsid w:val="004C6324"/>
    <w:rsid w:val="004D114E"/>
    <w:rsid w:val="004D143B"/>
    <w:rsid w:val="004D287B"/>
    <w:rsid w:val="004D4C1A"/>
    <w:rsid w:val="004D7374"/>
    <w:rsid w:val="004E09D5"/>
    <w:rsid w:val="004E09FE"/>
    <w:rsid w:val="004E2AD6"/>
    <w:rsid w:val="004E3305"/>
    <w:rsid w:val="004E586A"/>
    <w:rsid w:val="004F1790"/>
    <w:rsid w:val="004F4090"/>
    <w:rsid w:val="004F60D6"/>
    <w:rsid w:val="00502805"/>
    <w:rsid w:val="00507B20"/>
    <w:rsid w:val="00510689"/>
    <w:rsid w:val="00512DD7"/>
    <w:rsid w:val="00513F23"/>
    <w:rsid w:val="00514367"/>
    <w:rsid w:val="00514921"/>
    <w:rsid w:val="005242B2"/>
    <w:rsid w:val="0052565E"/>
    <w:rsid w:val="00527825"/>
    <w:rsid w:val="005278D9"/>
    <w:rsid w:val="005309BB"/>
    <w:rsid w:val="00531BA5"/>
    <w:rsid w:val="00543DB1"/>
    <w:rsid w:val="0054691E"/>
    <w:rsid w:val="00552AE2"/>
    <w:rsid w:val="005533CA"/>
    <w:rsid w:val="00554E5F"/>
    <w:rsid w:val="0055516B"/>
    <w:rsid w:val="0055581E"/>
    <w:rsid w:val="0056277A"/>
    <w:rsid w:val="005645D8"/>
    <w:rsid w:val="00567FDB"/>
    <w:rsid w:val="00570905"/>
    <w:rsid w:val="0057132A"/>
    <w:rsid w:val="005726B7"/>
    <w:rsid w:val="00574101"/>
    <w:rsid w:val="0057581A"/>
    <w:rsid w:val="00575A1E"/>
    <w:rsid w:val="00591804"/>
    <w:rsid w:val="0059277E"/>
    <w:rsid w:val="0059294A"/>
    <w:rsid w:val="005931B4"/>
    <w:rsid w:val="00595D6C"/>
    <w:rsid w:val="00596A73"/>
    <w:rsid w:val="005A03C5"/>
    <w:rsid w:val="005A0E8A"/>
    <w:rsid w:val="005A1E36"/>
    <w:rsid w:val="005A3746"/>
    <w:rsid w:val="005A4642"/>
    <w:rsid w:val="005A474B"/>
    <w:rsid w:val="005A704C"/>
    <w:rsid w:val="005B2079"/>
    <w:rsid w:val="005B3EEC"/>
    <w:rsid w:val="005B7334"/>
    <w:rsid w:val="005C0CDB"/>
    <w:rsid w:val="005C3FF6"/>
    <w:rsid w:val="005C5F55"/>
    <w:rsid w:val="005C62D1"/>
    <w:rsid w:val="005D05CC"/>
    <w:rsid w:val="005D09F9"/>
    <w:rsid w:val="005D0A77"/>
    <w:rsid w:val="005D501F"/>
    <w:rsid w:val="005E1065"/>
    <w:rsid w:val="005E221F"/>
    <w:rsid w:val="005E3D53"/>
    <w:rsid w:val="005E614F"/>
    <w:rsid w:val="005F057E"/>
    <w:rsid w:val="005F2B90"/>
    <w:rsid w:val="006005AD"/>
    <w:rsid w:val="006032EB"/>
    <w:rsid w:val="006032EC"/>
    <w:rsid w:val="00605064"/>
    <w:rsid w:val="00605F9B"/>
    <w:rsid w:val="006064DC"/>
    <w:rsid w:val="00606A98"/>
    <w:rsid w:val="00606F34"/>
    <w:rsid w:val="0061111F"/>
    <w:rsid w:val="006150BF"/>
    <w:rsid w:val="006151D8"/>
    <w:rsid w:val="00615A30"/>
    <w:rsid w:val="0061675F"/>
    <w:rsid w:val="0062065E"/>
    <w:rsid w:val="00620A52"/>
    <w:rsid w:val="0062175F"/>
    <w:rsid w:val="00621EB4"/>
    <w:rsid w:val="0062386C"/>
    <w:rsid w:val="006238B5"/>
    <w:rsid w:val="00624250"/>
    <w:rsid w:val="00624334"/>
    <w:rsid w:val="006257F3"/>
    <w:rsid w:val="00630397"/>
    <w:rsid w:val="00633DF4"/>
    <w:rsid w:val="006345CC"/>
    <w:rsid w:val="00636A58"/>
    <w:rsid w:val="00637284"/>
    <w:rsid w:val="00637914"/>
    <w:rsid w:val="00637A12"/>
    <w:rsid w:val="006427EE"/>
    <w:rsid w:val="00642B39"/>
    <w:rsid w:val="00643619"/>
    <w:rsid w:val="006443AC"/>
    <w:rsid w:val="006548D4"/>
    <w:rsid w:val="006572C0"/>
    <w:rsid w:val="00660026"/>
    <w:rsid w:val="00664CAA"/>
    <w:rsid w:val="00670379"/>
    <w:rsid w:val="00670C94"/>
    <w:rsid w:val="006717BF"/>
    <w:rsid w:val="00672109"/>
    <w:rsid w:val="00676426"/>
    <w:rsid w:val="0067719C"/>
    <w:rsid w:val="00677880"/>
    <w:rsid w:val="00681EE3"/>
    <w:rsid w:val="00682400"/>
    <w:rsid w:val="0068347A"/>
    <w:rsid w:val="00683C7C"/>
    <w:rsid w:val="0068745C"/>
    <w:rsid w:val="006874EA"/>
    <w:rsid w:val="006914EC"/>
    <w:rsid w:val="006915F1"/>
    <w:rsid w:val="006950AE"/>
    <w:rsid w:val="00695F04"/>
    <w:rsid w:val="006A11BF"/>
    <w:rsid w:val="006A5BC8"/>
    <w:rsid w:val="006A672A"/>
    <w:rsid w:val="006A6D11"/>
    <w:rsid w:val="006B04AB"/>
    <w:rsid w:val="006B18C4"/>
    <w:rsid w:val="006B2957"/>
    <w:rsid w:val="006B5AFD"/>
    <w:rsid w:val="006C069E"/>
    <w:rsid w:val="006C0CD8"/>
    <w:rsid w:val="006C17C4"/>
    <w:rsid w:val="006C3658"/>
    <w:rsid w:val="006C66A1"/>
    <w:rsid w:val="006D33F3"/>
    <w:rsid w:val="006E3966"/>
    <w:rsid w:val="006E4B08"/>
    <w:rsid w:val="006E4E58"/>
    <w:rsid w:val="006F0281"/>
    <w:rsid w:val="006F19DF"/>
    <w:rsid w:val="006F2A2C"/>
    <w:rsid w:val="006F3675"/>
    <w:rsid w:val="006F487B"/>
    <w:rsid w:val="006F65B6"/>
    <w:rsid w:val="006F795E"/>
    <w:rsid w:val="00700620"/>
    <w:rsid w:val="00702184"/>
    <w:rsid w:val="00705013"/>
    <w:rsid w:val="00705DBB"/>
    <w:rsid w:val="007108FA"/>
    <w:rsid w:val="007137F7"/>
    <w:rsid w:val="00714567"/>
    <w:rsid w:val="00714714"/>
    <w:rsid w:val="00715BD4"/>
    <w:rsid w:val="00716FB5"/>
    <w:rsid w:val="00720755"/>
    <w:rsid w:val="00725760"/>
    <w:rsid w:val="0072632D"/>
    <w:rsid w:val="00726C34"/>
    <w:rsid w:val="007312D5"/>
    <w:rsid w:val="00732428"/>
    <w:rsid w:val="0073275A"/>
    <w:rsid w:val="00733AA5"/>
    <w:rsid w:val="007353A5"/>
    <w:rsid w:val="007363ED"/>
    <w:rsid w:val="00741EAB"/>
    <w:rsid w:val="007445B1"/>
    <w:rsid w:val="00746155"/>
    <w:rsid w:val="00747D49"/>
    <w:rsid w:val="00747F27"/>
    <w:rsid w:val="007500E4"/>
    <w:rsid w:val="007551A8"/>
    <w:rsid w:val="00755C24"/>
    <w:rsid w:val="007579DE"/>
    <w:rsid w:val="00757A5E"/>
    <w:rsid w:val="00766533"/>
    <w:rsid w:val="00770BB3"/>
    <w:rsid w:val="007735AE"/>
    <w:rsid w:val="00776FAE"/>
    <w:rsid w:val="00777B1B"/>
    <w:rsid w:val="0078145F"/>
    <w:rsid w:val="00782CE2"/>
    <w:rsid w:val="00784B24"/>
    <w:rsid w:val="00786033"/>
    <w:rsid w:val="00787F53"/>
    <w:rsid w:val="00787FEE"/>
    <w:rsid w:val="0079060B"/>
    <w:rsid w:val="00792730"/>
    <w:rsid w:val="00793812"/>
    <w:rsid w:val="00795E28"/>
    <w:rsid w:val="00795E68"/>
    <w:rsid w:val="00796AD8"/>
    <w:rsid w:val="007973DF"/>
    <w:rsid w:val="007A2B98"/>
    <w:rsid w:val="007A56C9"/>
    <w:rsid w:val="007B1752"/>
    <w:rsid w:val="007B2563"/>
    <w:rsid w:val="007B51F6"/>
    <w:rsid w:val="007B5641"/>
    <w:rsid w:val="007B66B1"/>
    <w:rsid w:val="007B7A03"/>
    <w:rsid w:val="007C322E"/>
    <w:rsid w:val="007C63A3"/>
    <w:rsid w:val="007C6EE7"/>
    <w:rsid w:val="007D2EB8"/>
    <w:rsid w:val="007D3C7B"/>
    <w:rsid w:val="007D54B1"/>
    <w:rsid w:val="007D6436"/>
    <w:rsid w:val="007E0366"/>
    <w:rsid w:val="007E0AB9"/>
    <w:rsid w:val="007E16FD"/>
    <w:rsid w:val="007E1B97"/>
    <w:rsid w:val="007E2554"/>
    <w:rsid w:val="007F0122"/>
    <w:rsid w:val="007F10F0"/>
    <w:rsid w:val="007F3333"/>
    <w:rsid w:val="007F6501"/>
    <w:rsid w:val="00800870"/>
    <w:rsid w:val="00802758"/>
    <w:rsid w:val="008036DD"/>
    <w:rsid w:val="0080451D"/>
    <w:rsid w:val="00804AEA"/>
    <w:rsid w:val="00807147"/>
    <w:rsid w:val="00810FB0"/>
    <w:rsid w:val="008152D0"/>
    <w:rsid w:val="008161EE"/>
    <w:rsid w:val="0082004B"/>
    <w:rsid w:val="00820082"/>
    <w:rsid w:val="0082354C"/>
    <w:rsid w:val="00823965"/>
    <w:rsid w:val="00823DD2"/>
    <w:rsid w:val="00826C39"/>
    <w:rsid w:val="00832239"/>
    <w:rsid w:val="0083789A"/>
    <w:rsid w:val="00840A44"/>
    <w:rsid w:val="00845D7D"/>
    <w:rsid w:val="00847376"/>
    <w:rsid w:val="00847E47"/>
    <w:rsid w:val="00850A88"/>
    <w:rsid w:val="00850BB3"/>
    <w:rsid w:val="00850DE5"/>
    <w:rsid w:val="00851679"/>
    <w:rsid w:val="008522D9"/>
    <w:rsid w:val="00854C28"/>
    <w:rsid w:val="008556B3"/>
    <w:rsid w:val="00856519"/>
    <w:rsid w:val="00864310"/>
    <w:rsid w:val="00867939"/>
    <w:rsid w:val="00867F07"/>
    <w:rsid w:val="0087038B"/>
    <w:rsid w:val="00871F6C"/>
    <w:rsid w:val="00874A0D"/>
    <w:rsid w:val="0087707A"/>
    <w:rsid w:val="00881F07"/>
    <w:rsid w:val="00884A26"/>
    <w:rsid w:val="00886426"/>
    <w:rsid w:val="00886EE1"/>
    <w:rsid w:val="008932A3"/>
    <w:rsid w:val="00893F11"/>
    <w:rsid w:val="008941DF"/>
    <w:rsid w:val="00895344"/>
    <w:rsid w:val="00896278"/>
    <w:rsid w:val="00897A96"/>
    <w:rsid w:val="008A2FCD"/>
    <w:rsid w:val="008A4C71"/>
    <w:rsid w:val="008A525E"/>
    <w:rsid w:val="008A5765"/>
    <w:rsid w:val="008B1417"/>
    <w:rsid w:val="008B1468"/>
    <w:rsid w:val="008B1C0D"/>
    <w:rsid w:val="008B3F08"/>
    <w:rsid w:val="008B4C85"/>
    <w:rsid w:val="008B62DD"/>
    <w:rsid w:val="008C25AE"/>
    <w:rsid w:val="008D429D"/>
    <w:rsid w:val="008D5678"/>
    <w:rsid w:val="008D754B"/>
    <w:rsid w:val="008E1E19"/>
    <w:rsid w:val="008E3720"/>
    <w:rsid w:val="008E40D0"/>
    <w:rsid w:val="008E47FD"/>
    <w:rsid w:val="008E4928"/>
    <w:rsid w:val="008E7FF8"/>
    <w:rsid w:val="008F21B7"/>
    <w:rsid w:val="008F43EC"/>
    <w:rsid w:val="008F55DA"/>
    <w:rsid w:val="008F609C"/>
    <w:rsid w:val="008F6840"/>
    <w:rsid w:val="00902D6E"/>
    <w:rsid w:val="00903764"/>
    <w:rsid w:val="0090617F"/>
    <w:rsid w:val="00911329"/>
    <w:rsid w:val="009114BF"/>
    <w:rsid w:val="00912E43"/>
    <w:rsid w:val="00912F81"/>
    <w:rsid w:val="00914B4C"/>
    <w:rsid w:val="00920E41"/>
    <w:rsid w:val="0092113F"/>
    <w:rsid w:val="009239AE"/>
    <w:rsid w:val="00924456"/>
    <w:rsid w:val="009254C8"/>
    <w:rsid w:val="00933591"/>
    <w:rsid w:val="00935029"/>
    <w:rsid w:val="009362B8"/>
    <w:rsid w:val="00937F41"/>
    <w:rsid w:val="009506D9"/>
    <w:rsid w:val="00950C94"/>
    <w:rsid w:val="00963205"/>
    <w:rsid w:val="00971253"/>
    <w:rsid w:val="00971920"/>
    <w:rsid w:val="00971C15"/>
    <w:rsid w:val="00976F39"/>
    <w:rsid w:val="00981E7C"/>
    <w:rsid w:val="00981FA0"/>
    <w:rsid w:val="00986773"/>
    <w:rsid w:val="009909BA"/>
    <w:rsid w:val="00993521"/>
    <w:rsid w:val="00993B8E"/>
    <w:rsid w:val="00993E27"/>
    <w:rsid w:val="009A130D"/>
    <w:rsid w:val="009A1866"/>
    <w:rsid w:val="009A1C5C"/>
    <w:rsid w:val="009A2152"/>
    <w:rsid w:val="009A3D4E"/>
    <w:rsid w:val="009A5A33"/>
    <w:rsid w:val="009B0780"/>
    <w:rsid w:val="009B1813"/>
    <w:rsid w:val="009B31F3"/>
    <w:rsid w:val="009B35D6"/>
    <w:rsid w:val="009B4A1B"/>
    <w:rsid w:val="009B4FA4"/>
    <w:rsid w:val="009C0496"/>
    <w:rsid w:val="009C0BA8"/>
    <w:rsid w:val="009C1835"/>
    <w:rsid w:val="009D12A2"/>
    <w:rsid w:val="009D482B"/>
    <w:rsid w:val="009D6737"/>
    <w:rsid w:val="009D71B4"/>
    <w:rsid w:val="009D76D2"/>
    <w:rsid w:val="009D7A3E"/>
    <w:rsid w:val="009E0AB0"/>
    <w:rsid w:val="009E11BC"/>
    <w:rsid w:val="009E3FA0"/>
    <w:rsid w:val="009E433E"/>
    <w:rsid w:val="009E6BCF"/>
    <w:rsid w:val="009E7F83"/>
    <w:rsid w:val="009F38EC"/>
    <w:rsid w:val="009F5FAA"/>
    <w:rsid w:val="009F6DAC"/>
    <w:rsid w:val="009F76BA"/>
    <w:rsid w:val="00A0126B"/>
    <w:rsid w:val="00A033DB"/>
    <w:rsid w:val="00A0487A"/>
    <w:rsid w:val="00A06C6E"/>
    <w:rsid w:val="00A118DE"/>
    <w:rsid w:val="00A11CC6"/>
    <w:rsid w:val="00A149DD"/>
    <w:rsid w:val="00A164AC"/>
    <w:rsid w:val="00A20F12"/>
    <w:rsid w:val="00A2159A"/>
    <w:rsid w:val="00A216F3"/>
    <w:rsid w:val="00A25B26"/>
    <w:rsid w:val="00A267C0"/>
    <w:rsid w:val="00A3170C"/>
    <w:rsid w:val="00A325B6"/>
    <w:rsid w:val="00A35006"/>
    <w:rsid w:val="00A3584B"/>
    <w:rsid w:val="00A40429"/>
    <w:rsid w:val="00A42C52"/>
    <w:rsid w:val="00A42D44"/>
    <w:rsid w:val="00A4333A"/>
    <w:rsid w:val="00A53528"/>
    <w:rsid w:val="00A544A8"/>
    <w:rsid w:val="00A54895"/>
    <w:rsid w:val="00A553EB"/>
    <w:rsid w:val="00A56986"/>
    <w:rsid w:val="00A57F0F"/>
    <w:rsid w:val="00A6296D"/>
    <w:rsid w:val="00A62C40"/>
    <w:rsid w:val="00A65683"/>
    <w:rsid w:val="00A703CE"/>
    <w:rsid w:val="00A73F7E"/>
    <w:rsid w:val="00A74429"/>
    <w:rsid w:val="00A7481B"/>
    <w:rsid w:val="00A74D07"/>
    <w:rsid w:val="00A75F3C"/>
    <w:rsid w:val="00A765DE"/>
    <w:rsid w:val="00A77F70"/>
    <w:rsid w:val="00A77F82"/>
    <w:rsid w:val="00A80F8E"/>
    <w:rsid w:val="00A81454"/>
    <w:rsid w:val="00A81894"/>
    <w:rsid w:val="00A82443"/>
    <w:rsid w:val="00A842F5"/>
    <w:rsid w:val="00A853E7"/>
    <w:rsid w:val="00A87CC8"/>
    <w:rsid w:val="00A91958"/>
    <w:rsid w:val="00A936A3"/>
    <w:rsid w:val="00A9584B"/>
    <w:rsid w:val="00A95A58"/>
    <w:rsid w:val="00A9663F"/>
    <w:rsid w:val="00A977D9"/>
    <w:rsid w:val="00AA176F"/>
    <w:rsid w:val="00AB2029"/>
    <w:rsid w:val="00AB25B1"/>
    <w:rsid w:val="00AB3136"/>
    <w:rsid w:val="00AB36D5"/>
    <w:rsid w:val="00AB370D"/>
    <w:rsid w:val="00AB4D6E"/>
    <w:rsid w:val="00AB76EB"/>
    <w:rsid w:val="00AB7A85"/>
    <w:rsid w:val="00AC0146"/>
    <w:rsid w:val="00AC0DA4"/>
    <w:rsid w:val="00AC0FF1"/>
    <w:rsid w:val="00AC2399"/>
    <w:rsid w:val="00AC253C"/>
    <w:rsid w:val="00AC269D"/>
    <w:rsid w:val="00AC3C7A"/>
    <w:rsid w:val="00AC4B4A"/>
    <w:rsid w:val="00AC5FA4"/>
    <w:rsid w:val="00AC7FB9"/>
    <w:rsid w:val="00AD0EC2"/>
    <w:rsid w:val="00AD1C9D"/>
    <w:rsid w:val="00AD366D"/>
    <w:rsid w:val="00AE0781"/>
    <w:rsid w:val="00AE2AA7"/>
    <w:rsid w:val="00AE6945"/>
    <w:rsid w:val="00AF4CF7"/>
    <w:rsid w:val="00B0058A"/>
    <w:rsid w:val="00B04688"/>
    <w:rsid w:val="00B04909"/>
    <w:rsid w:val="00B05A62"/>
    <w:rsid w:val="00B1000B"/>
    <w:rsid w:val="00B11671"/>
    <w:rsid w:val="00B126A2"/>
    <w:rsid w:val="00B15BD0"/>
    <w:rsid w:val="00B17EA8"/>
    <w:rsid w:val="00B208E6"/>
    <w:rsid w:val="00B2114F"/>
    <w:rsid w:val="00B21333"/>
    <w:rsid w:val="00B21A6C"/>
    <w:rsid w:val="00B24F61"/>
    <w:rsid w:val="00B253A6"/>
    <w:rsid w:val="00B258DB"/>
    <w:rsid w:val="00B33024"/>
    <w:rsid w:val="00B35193"/>
    <w:rsid w:val="00B3544A"/>
    <w:rsid w:val="00B36172"/>
    <w:rsid w:val="00B41632"/>
    <w:rsid w:val="00B42070"/>
    <w:rsid w:val="00B4325B"/>
    <w:rsid w:val="00B43355"/>
    <w:rsid w:val="00B44AFB"/>
    <w:rsid w:val="00B465BD"/>
    <w:rsid w:val="00B465F7"/>
    <w:rsid w:val="00B5025A"/>
    <w:rsid w:val="00B51D50"/>
    <w:rsid w:val="00B52092"/>
    <w:rsid w:val="00B53B59"/>
    <w:rsid w:val="00B5495B"/>
    <w:rsid w:val="00B56E96"/>
    <w:rsid w:val="00B60EA7"/>
    <w:rsid w:val="00B65343"/>
    <w:rsid w:val="00B70D25"/>
    <w:rsid w:val="00B71FF3"/>
    <w:rsid w:val="00B72317"/>
    <w:rsid w:val="00B77E50"/>
    <w:rsid w:val="00B838E9"/>
    <w:rsid w:val="00B849D2"/>
    <w:rsid w:val="00B92F05"/>
    <w:rsid w:val="00B93BB0"/>
    <w:rsid w:val="00B956C3"/>
    <w:rsid w:val="00BA1F74"/>
    <w:rsid w:val="00BA206B"/>
    <w:rsid w:val="00BA3C77"/>
    <w:rsid w:val="00BB7276"/>
    <w:rsid w:val="00BB79F2"/>
    <w:rsid w:val="00BC0394"/>
    <w:rsid w:val="00BC1700"/>
    <w:rsid w:val="00BC17DB"/>
    <w:rsid w:val="00BC1880"/>
    <w:rsid w:val="00BC1C1E"/>
    <w:rsid w:val="00BC210C"/>
    <w:rsid w:val="00BC2CCC"/>
    <w:rsid w:val="00BC3660"/>
    <w:rsid w:val="00BC37B7"/>
    <w:rsid w:val="00BC4415"/>
    <w:rsid w:val="00BC74B8"/>
    <w:rsid w:val="00BD01C2"/>
    <w:rsid w:val="00BD0D39"/>
    <w:rsid w:val="00BD1416"/>
    <w:rsid w:val="00BD265D"/>
    <w:rsid w:val="00BD643C"/>
    <w:rsid w:val="00BD65CF"/>
    <w:rsid w:val="00BE23DA"/>
    <w:rsid w:val="00BE3C91"/>
    <w:rsid w:val="00BE6439"/>
    <w:rsid w:val="00BF056B"/>
    <w:rsid w:val="00C00B82"/>
    <w:rsid w:val="00C04593"/>
    <w:rsid w:val="00C055CA"/>
    <w:rsid w:val="00C06A6D"/>
    <w:rsid w:val="00C10835"/>
    <w:rsid w:val="00C1127D"/>
    <w:rsid w:val="00C11293"/>
    <w:rsid w:val="00C1420C"/>
    <w:rsid w:val="00C169CF"/>
    <w:rsid w:val="00C2167C"/>
    <w:rsid w:val="00C22A26"/>
    <w:rsid w:val="00C25900"/>
    <w:rsid w:val="00C25EAC"/>
    <w:rsid w:val="00C26B5E"/>
    <w:rsid w:val="00C30BA8"/>
    <w:rsid w:val="00C30CA0"/>
    <w:rsid w:val="00C31244"/>
    <w:rsid w:val="00C40F9B"/>
    <w:rsid w:val="00C41A90"/>
    <w:rsid w:val="00C41F31"/>
    <w:rsid w:val="00C42178"/>
    <w:rsid w:val="00C424D9"/>
    <w:rsid w:val="00C47F4D"/>
    <w:rsid w:val="00C50A74"/>
    <w:rsid w:val="00C51B88"/>
    <w:rsid w:val="00C53837"/>
    <w:rsid w:val="00C54124"/>
    <w:rsid w:val="00C60A95"/>
    <w:rsid w:val="00C62D25"/>
    <w:rsid w:val="00C6582E"/>
    <w:rsid w:val="00C669C1"/>
    <w:rsid w:val="00C70A0E"/>
    <w:rsid w:val="00C72F65"/>
    <w:rsid w:val="00C76185"/>
    <w:rsid w:val="00C84F0A"/>
    <w:rsid w:val="00C86A65"/>
    <w:rsid w:val="00C91342"/>
    <w:rsid w:val="00C9609B"/>
    <w:rsid w:val="00C97C59"/>
    <w:rsid w:val="00CA3490"/>
    <w:rsid w:val="00CA64AB"/>
    <w:rsid w:val="00CB24A5"/>
    <w:rsid w:val="00CB2E45"/>
    <w:rsid w:val="00CB3FEA"/>
    <w:rsid w:val="00CB56F4"/>
    <w:rsid w:val="00CB5D86"/>
    <w:rsid w:val="00CC27AA"/>
    <w:rsid w:val="00CD1E73"/>
    <w:rsid w:val="00CD6244"/>
    <w:rsid w:val="00CD63F5"/>
    <w:rsid w:val="00CE075A"/>
    <w:rsid w:val="00CE2D72"/>
    <w:rsid w:val="00CF3B84"/>
    <w:rsid w:val="00CF4331"/>
    <w:rsid w:val="00CF5241"/>
    <w:rsid w:val="00D0324E"/>
    <w:rsid w:val="00D04555"/>
    <w:rsid w:val="00D0512D"/>
    <w:rsid w:val="00D05E0B"/>
    <w:rsid w:val="00D05F39"/>
    <w:rsid w:val="00D06919"/>
    <w:rsid w:val="00D07B24"/>
    <w:rsid w:val="00D162F0"/>
    <w:rsid w:val="00D21BC7"/>
    <w:rsid w:val="00D27624"/>
    <w:rsid w:val="00D426EE"/>
    <w:rsid w:val="00D42EC3"/>
    <w:rsid w:val="00D43894"/>
    <w:rsid w:val="00D43B80"/>
    <w:rsid w:val="00D45AF5"/>
    <w:rsid w:val="00D475D8"/>
    <w:rsid w:val="00D47D73"/>
    <w:rsid w:val="00D532B5"/>
    <w:rsid w:val="00D56FD7"/>
    <w:rsid w:val="00D605EE"/>
    <w:rsid w:val="00D630BF"/>
    <w:rsid w:val="00D63423"/>
    <w:rsid w:val="00D63B2B"/>
    <w:rsid w:val="00D66B6F"/>
    <w:rsid w:val="00D80F63"/>
    <w:rsid w:val="00D81D9B"/>
    <w:rsid w:val="00D82A86"/>
    <w:rsid w:val="00D86760"/>
    <w:rsid w:val="00D93072"/>
    <w:rsid w:val="00D94496"/>
    <w:rsid w:val="00D95291"/>
    <w:rsid w:val="00DA1F3C"/>
    <w:rsid w:val="00DA385E"/>
    <w:rsid w:val="00DA481C"/>
    <w:rsid w:val="00DA576E"/>
    <w:rsid w:val="00DA69E7"/>
    <w:rsid w:val="00DA7D1F"/>
    <w:rsid w:val="00DB1C5B"/>
    <w:rsid w:val="00DB2632"/>
    <w:rsid w:val="00DB2E5C"/>
    <w:rsid w:val="00DC14B1"/>
    <w:rsid w:val="00DC3CD0"/>
    <w:rsid w:val="00DC6913"/>
    <w:rsid w:val="00DC784B"/>
    <w:rsid w:val="00DD2FB9"/>
    <w:rsid w:val="00DD3167"/>
    <w:rsid w:val="00DD3AB5"/>
    <w:rsid w:val="00DD4580"/>
    <w:rsid w:val="00DD688F"/>
    <w:rsid w:val="00DD6BF6"/>
    <w:rsid w:val="00DE0478"/>
    <w:rsid w:val="00DE210F"/>
    <w:rsid w:val="00DE615D"/>
    <w:rsid w:val="00DF0C59"/>
    <w:rsid w:val="00DF1755"/>
    <w:rsid w:val="00DF1B59"/>
    <w:rsid w:val="00DF3493"/>
    <w:rsid w:val="00DF4695"/>
    <w:rsid w:val="00DF636F"/>
    <w:rsid w:val="00E031FF"/>
    <w:rsid w:val="00E06BCF"/>
    <w:rsid w:val="00E077B5"/>
    <w:rsid w:val="00E10C36"/>
    <w:rsid w:val="00E1129A"/>
    <w:rsid w:val="00E12C18"/>
    <w:rsid w:val="00E139C6"/>
    <w:rsid w:val="00E142B9"/>
    <w:rsid w:val="00E150A4"/>
    <w:rsid w:val="00E15C6B"/>
    <w:rsid w:val="00E222B6"/>
    <w:rsid w:val="00E266CA"/>
    <w:rsid w:val="00E31160"/>
    <w:rsid w:val="00E323E2"/>
    <w:rsid w:val="00E36795"/>
    <w:rsid w:val="00E46111"/>
    <w:rsid w:val="00E463EF"/>
    <w:rsid w:val="00E54727"/>
    <w:rsid w:val="00E54BAF"/>
    <w:rsid w:val="00E61E80"/>
    <w:rsid w:val="00E62C2E"/>
    <w:rsid w:val="00E64F5B"/>
    <w:rsid w:val="00E6529D"/>
    <w:rsid w:val="00E66EBA"/>
    <w:rsid w:val="00E7013C"/>
    <w:rsid w:val="00E70436"/>
    <w:rsid w:val="00E71C17"/>
    <w:rsid w:val="00E720DC"/>
    <w:rsid w:val="00E73144"/>
    <w:rsid w:val="00E7464C"/>
    <w:rsid w:val="00E75331"/>
    <w:rsid w:val="00E756BB"/>
    <w:rsid w:val="00E7701E"/>
    <w:rsid w:val="00E80476"/>
    <w:rsid w:val="00E82F7F"/>
    <w:rsid w:val="00E860BF"/>
    <w:rsid w:val="00E86B8F"/>
    <w:rsid w:val="00E87327"/>
    <w:rsid w:val="00E923C9"/>
    <w:rsid w:val="00E947EB"/>
    <w:rsid w:val="00E951C1"/>
    <w:rsid w:val="00E9670C"/>
    <w:rsid w:val="00EA12A4"/>
    <w:rsid w:val="00EA1EB9"/>
    <w:rsid w:val="00EA264F"/>
    <w:rsid w:val="00EA2A32"/>
    <w:rsid w:val="00EA2D12"/>
    <w:rsid w:val="00EA37AA"/>
    <w:rsid w:val="00EA4D65"/>
    <w:rsid w:val="00EA53C1"/>
    <w:rsid w:val="00EA61AC"/>
    <w:rsid w:val="00EA7529"/>
    <w:rsid w:val="00EA7DE5"/>
    <w:rsid w:val="00EB0567"/>
    <w:rsid w:val="00EB3DC9"/>
    <w:rsid w:val="00EC06FA"/>
    <w:rsid w:val="00EC2AA4"/>
    <w:rsid w:val="00EC5F6C"/>
    <w:rsid w:val="00ED00F7"/>
    <w:rsid w:val="00ED3018"/>
    <w:rsid w:val="00ED3BFA"/>
    <w:rsid w:val="00ED6FA8"/>
    <w:rsid w:val="00EE00C6"/>
    <w:rsid w:val="00EE06F4"/>
    <w:rsid w:val="00EE166C"/>
    <w:rsid w:val="00EE369B"/>
    <w:rsid w:val="00EE3F2B"/>
    <w:rsid w:val="00EE68CD"/>
    <w:rsid w:val="00EF3214"/>
    <w:rsid w:val="00EF508B"/>
    <w:rsid w:val="00EF50EC"/>
    <w:rsid w:val="00EF5FDD"/>
    <w:rsid w:val="00F106AE"/>
    <w:rsid w:val="00F16493"/>
    <w:rsid w:val="00F2073C"/>
    <w:rsid w:val="00F2585C"/>
    <w:rsid w:val="00F27D02"/>
    <w:rsid w:val="00F361EA"/>
    <w:rsid w:val="00F37E7F"/>
    <w:rsid w:val="00F400AC"/>
    <w:rsid w:val="00F402AB"/>
    <w:rsid w:val="00F4072B"/>
    <w:rsid w:val="00F40BF5"/>
    <w:rsid w:val="00F420B4"/>
    <w:rsid w:val="00F53758"/>
    <w:rsid w:val="00F55B23"/>
    <w:rsid w:val="00F56F11"/>
    <w:rsid w:val="00F57BB2"/>
    <w:rsid w:val="00F622AD"/>
    <w:rsid w:val="00F631CD"/>
    <w:rsid w:val="00F633D9"/>
    <w:rsid w:val="00F654CC"/>
    <w:rsid w:val="00F6620B"/>
    <w:rsid w:val="00F709CD"/>
    <w:rsid w:val="00F71403"/>
    <w:rsid w:val="00F72A88"/>
    <w:rsid w:val="00F749BC"/>
    <w:rsid w:val="00F764A7"/>
    <w:rsid w:val="00F82EF5"/>
    <w:rsid w:val="00F8392E"/>
    <w:rsid w:val="00F85386"/>
    <w:rsid w:val="00F91F78"/>
    <w:rsid w:val="00F9456B"/>
    <w:rsid w:val="00F95BE0"/>
    <w:rsid w:val="00FA2AE6"/>
    <w:rsid w:val="00FA3D0C"/>
    <w:rsid w:val="00FB0518"/>
    <w:rsid w:val="00FB13FC"/>
    <w:rsid w:val="00FB156B"/>
    <w:rsid w:val="00FB1604"/>
    <w:rsid w:val="00FB29E2"/>
    <w:rsid w:val="00FB2A75"/>
    <w:rsid w:val="00FB3B9E"/>
    <w:rsid w:val="00FB5C16"/>
    <w:rsid w:val="00FC1546"/>
    <w:rsid w:val="00FC2BAA"/>
    <w:rsid w:val="00FC2DA1"/>
    <w:rsid w:val="00FC46E4"/>
    <w:rsid w:val="00FC4BF7"/>
    <w:rsid w:val="00FC5E54"/>
    <w:rsid w:val="00FD1757"/>
    <w:rsid w:val="00FD26AA"/>
    <w:rsid w:val="00FD3C48"/>
    <w:rsid w:val="00FD768D"/>
    <w:rsid w:val="00FF54E1"/>
    <w:rsid w:val="00FF5E8A"/>
    <w:rsid w:val="00FF64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B66F71"/>
  <w15:chartTrackingRefBased/>
  <w15:docId w15:val="{EFAD7189-07BF-4C93-8D23-A91E39EB06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3658"/>
    <w:pPr>
      <w:spacing w:line="259" w:lineRule="auto"/>
    </w:pPr>
    <w:rPr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6C3658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C3658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C3658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C3658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C3658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C3658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C3658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C3658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C3658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C365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C365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C365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C365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C365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C365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C365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C365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C365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C365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6C365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C3658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6C365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C3658"/>
    <w:pPr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6C365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C3658"/>
    <w:pPr>
      <w:spacing w:line="278" w:lineRule="auto"/>
      <w:ind w:left="720"/>
      <w:contextualSpacing/>
    </w:pPr>
    <w:rPr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6C365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C365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C365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C3658"/>
    <w:rPr>
      <w:b/>
      <w:bCs/>
      <w:smallCaps/>
      <w:color w:val="0F4761" w:themeColor="accent1" w:themeShade="BF"/>
      <w:spacing w:val="5"/>
    </w:rPr>
  </w:style>
  <w:style w:type="paragraph" w:customStyle="1" w:styleId="ECsubheading2">
    <w:name w:val="EC subheading 2"/>
    <w:basedOn w:val="Normal"/>
    <w:qFormat/>
    <w:rsid w:val="006C3658"/>
    <w:pPr>
      <w:widowControl w:val="0"/>
      <w:spacing w:before="60" w:after="0" w:line="240" w:lineRule="auto"/>
    </w:pPr>
    <w:rPr>
      <w:rFonts w:ascii="Times New Roman" w:hAnsi="Times New Roman" w:cs="Times New Roman"/>
      <w:b/>
      <w:i/>
      <w:iCs/>
    </w:rPr>
  </w:style>
  <w:style w:type="paragraph" w:customStyle="1" w:styleId="ECNormal">
    <w:name w:val="EC Normal"/>
    <w:basedOn w:val="Normal"/>
    <w:qFormat/>
    <w:rsid w:val="006C3658"/>
    <w:pPr>
      <w:widowControl w:val="0"/>
      <w:spacing w:after="0" w:line="240" w:lineRule="auto"/>
      <w:ind w:firstLine="288"/>
    </w:pPr>
    <w:rPr>
      <w:rFonts w:ascii="Times New Roman" w:hAnsi="Times New Roman" w:cs="Times New Roman"/>
    </w:rPr>
  </w:style>
  <w:style w:type="paragraph" w:customStyle="1" w:styleId="ECSubheading1">
    <w:name w:val="EC Subheading 1"/>
    <w:basedOn w:val="Normal"/>
    <w:qFormat/>
    <w:rsid w:val="006C3658"/>
    <w:pPr>
      <w:widowControl w:val="0"/>
      <w:spacing w:before="120" w:after="0" w:line="240" w:lineRule="auto"/>
    </w:pPr>
    <w:rPr>
      <w:rFonts w:ascii="Times New Roman" w:hAnsi="Times New Roman" w:cs="Times New Roman"/>
      <w:b/>
    </w:rPr>
  </w:style>
  <w:style w:type="paragraph" w:styleId="NormalWeb">
    <w:name w:val="Normal (Web)"/>
    <w:basedOn w:val="Normal"/>
    <w:link w:val="NormalWebChar"/>
    <w:uiPriority w:val="99"/>
    <w:unhideWhenUsed/>
    <w:rsid w:val="006C365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D1C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D1C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1C9D"/>
    <w:rPr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1C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1C9D"/>
    <w:rPr>
      <w:b/>
      <w:bCs/>
      <w:kern w:val="0"/>
      <w:sz w:val="20"/>
      <w:szCs w:val="20"/>
      <w14:ligatures w14:val="none"/>
    </w:rPr>
  </w:style>
  <w:style w:type="table" w:styleId="TableGrid">
    <w:name w:val="Table Grid"/>
    <w:basedOn w:val="TableNormal"/>
    <w:uiPriority w:val="39"/>
    <w:rsid w:val="001815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40429"/>
    <w:pPr>
      <w:spacing w:after="0"/>
      <w:jc w:val="center"/>
    </w:pPr>
    <w:rPr>
      <w:rFonts w:ascii="Aptos" w:hAnsi="Aptos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A40429"/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A40429"/>
    <w:rPr>
      <w:rFonts w:ascii="Aptos" w:eastAsia="Times New Roman" w:hAnsi="Aptos" w:cs="Times New Roman"/>
      <w:noProof/>
      <w:kern w:val="0"/>
      <w:sz w:val="22"/>
      <w:szCs w:val="22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A40429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A40429"/>
    <w:rPr>
      <w:rFonts w:ascii="Aptos" w:eastAsia="Times New Roman" w:hAnsi="Aptos" w:cs="Times New Roman"/>
      <w:noProof/>
      <w:kern w:val="0"/>
      <w:sz w:val="22"/>
      <w:szCs w:val="22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7841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9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image" Target="media/image6.jpeg"/><Relationship Id="rId1" Type="http://schemas.openxmlformats.org/officeDocument/2006/relationships/image" Target="media/image3.jpeg"/></Relationship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image" Target="media/image5.svg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svg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F5F95C-922D-4870-A60B-57939B6244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59</TotalTime>
  <Pages>11</Pages>
  <Words>3753</Words>
  <Characters>21398</Characters>
  <Application>Microsoft Office Word</Application>
  <DocSecurity>0</DocSecurity>
  <Lines>178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Chandler</dc:creator>
  <cp:keywords/>
  <dc:description/>
  <cp:lastModifiedBy>Emma Chandler</cp:lastModifiedBy>
  <cp:revision>201</cp:revision>
  <dcterms:created xsi:type="dcterms:W3CDTF">2025-03-15T02:23:00Z</dcterms:created>
  <dcterms:modified xsi:type="dcterms:W3CDTF">2025-03-29T21:55:00Z</dcterms:modified>
</cp:coreProperties>
</file>